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1185EAB" w14:textId="77777777" w:rsidR="00832950" w:rsidRPr="00040328" w:rsidRDefault="00832950" w:rsidP="00832950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 w:rsidRPr="00040328">
        <w:rPr>
          <w:rFonts w:ascii="Times New Roman" w:hAnsi="Times New Roman" w:cs="Times New Roman"/>
          <w:b/>
          <w:bCs/>
          <w:sz w:val="40"/>
          <w:szCs w:val="40"/>
        </w:rPr>
        <w:t>ESCUELA POLITÉCNICA NACIONAL</w:t>
      </w:r>
    </w:p>
    <w:p w14:paraId="7EF4BD7A" w14:textId="77777777" w:rsidR="00832950" w:rsidRPr="00040328" w:rsidRDefault="00832950" w:rsidP="00832950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 w:rsidRPr="00040328">
        <w:rPr>
          <w:rFonts w:ascii="Times New Roman" w:hAnsi="Times New Roman" w:cs="Times New Roman"/>
          <w:b/>
          <w:bCs/>
          <w:sz w:val="40"/>
          <w:szCs w:val="40"/>
        </w:rPr>
        <w:t>FACULTAD DE ELÉCTRICA Y ELECTRÓNICA</w:t>
      </w:r>
    </w:p>
    <w:p w14:paraId="0E15FF17" w14:textId="26BB257A" w:rsidR="00832950" w:rsidRPr="00040328" w:rsidRDefault="00F428F9" w:rsidP="00832950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>
        <w:rPr>
          <w:rFonts w:ascii="Times New Roman" w:hAnsi="Times New Roman" w:cs="Times New Roman"/>
          <w:b/>
          <w:bCs/>
          <w:sz w:val="40"/>
          <w:szCs w:val="40"/>
        </w:rPr>
        <w:t>REDES DE COMUNICACIONES ÓPTICAS</w:t>
      </w:r>
    </w:p>
    <w:p w14:paraId="7CE7BBF1" w14:textId="77777777" w:rsidR="00832950" w:rsidRDefault="00832950" w:rsidP="00832950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</w:p>
    <w:p w14:paraId="6121FB4B" w14:textId="77777777" w:rsidR="00832950" w:rsidRDefault="00832950" w:rsidP="00832950">
      <w:pPr>
        <w:jc w:val="center"/>
        <w:rPr>
          <w:rFonts w:ascii="Times New Roman" w:hAnsi="Times New Roman" w:cs="Times New Roman"/>
          <w:sz w:val="48"/>
          <w:szCs w:val="48"/>
        </w:rPr>
      </w:pPr>
      <w:r>
        <w:rPr>
          <w:noProof/>
        </w:rPr>
        <w:drawing>
          <wp:inline distT="0" distB="0" distL="0" distR="0" wp14:anchorId="7FE15550" wp14:editId="0C6AB397">
            <wp:extent cx="2461260" cy="2461260"/>
            <wp:effectExtent l="0" t="0" r="0" b="0"/>
            <wp:docPr id="2" name="Picture 2" descr="Escuela Politécnica Nacional - Wikipedia, la enciclopedia lib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1260" cy="2461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B25811" w14:textId="77777777" w:rsidR="00832950" w:rsidRDefault="00832950" w:rsidP="00832950">
      <w:pPr>
        <w:jc w:val="center"/>
        <w:rPr>
          <w:rFonts w:ascii="Times New Roman" w:hAnsi="Times New Roman" w:cs="Times New Roman"/>
          <w:sz w:val="48"/>
          <w:szCs w:val="48"/>
        </w:rPr>
      </w:pPr>
    </w:p>
    <w:p w14:paraId="40F9180E" w14:textId="7CB20E6B" w:rsidR="00832950" w:rsidRPr="00040328" w:rsidRDefault="00F428F9" w:rsidP="00FE343E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 w:rsidRPr="3A58064F">
        <w:rPr>
          <w:rFonts w:ascii="Times New Roman" w:hAnsi="Times New Roman" w:cs="Times New Roman"/>
          <w:b/>
          <w:bCs/>
          <w:sz w:val="40"/>
          <w:szCs w:val="40"/>
        </w:rPr>
        <w:t>TALLER</w:t>
      </w:r>
      <w:r w:rsidR="00547584" w:rsidRPr="3A58064F">
        <w:rPr>
          <w:rFonts w:ascii="Times New Roman" w:hAnsi="Times New Roman" w:cs="Times New Roman"/>
          <w:b/>
          <w:bCs/>
          <w:sz w:val="40"/>
          <w:szCs w:val="40"/>
        </w:rPr>
        <w:t xml:space="preserve"> #</w:t>
      </w:r>
      <w:r w:rsidR="00DB30A2">
        <w:rPr>
          <w:rFonts w:ascii="Times New Roman" w:hAnsi="Times New Roman" w:cs="Times New Roman"/>
          <w:b/>
          <w:bCs/>
          <w:sz w:val="40"/>
          <w:szCs w:val="40"/>
        </w:rPr>
        <w:t>4</w:t>
      </w:r>
    </w:p>
    <w:p w14:paraId="2F1CBA70" w14:textId="77777777" w:rsidR="00832950" w:rsidRPr="00410333" w:rsidRDefault="00832950" w:rsidP="00832950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</w:p>
    <w:p w14:paraId="7C291CFF" w14:textId="77777777" w:rsidR="00832950" w:rsidRDefault="00832950" w:rsidP="00832950">
      <w:pPr>
        <w:rPr>
          <w:rFonts w:ascii="Times New Roman" w:hAnsi="Times New Roman" w:cs="Times New Roman"/>
          <w:sz w:val="36"/>
          <w:szCs w:val="36"/>
        </w:rPr>
      </w:pPr>
      <w:r w:rsidRPr="00040328">
        <w:rPr>
          <w:rFonts w:ascii="Times New Roman" w:hAnsi="Times New Roman" w:cs="Times New Roman"/>
          <w:b/>
          <w:bCs/>
          <w:sz w:val="36"/>
          <w:szCs w:val="36"/>
        </w:rPr>
        <w:t>INTEGRANTES:</w:t>
      </w:r>
      <w:r w:rsidRPr="00040328">
        <w:rPr>
          <w:rFonts w:ascii="Times New Roman" w:hAnsi="Times New Roman" w:cs="Times New Roman"/>
          <w:sz w:val="36"/>
          <w:szCs w:val="36"/>
        </w:rPr>
        <w:t xml:space="preserve"> </w:t>
      </w:r>
    </w:p>
    <w:p w14:paraId="504A5953" w14:textId="77777777" w:rsidR="00832950" w:rsidRPr="00040328" w:rsidRDefault="00832950" w:rsidP="0083295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36"/>
          <w:szCs w:val="36"/>
        </w:rPr>
      </w:pPr>
      <w:r w:rsidRPr="00040328">
        <w:rPr>
          <w:rFonts w:ascii="Times New Roman" w:hAnsi="Times New Roman" w:cs="Times New Roman"/>
          <w:sz w:val="36"/>
          <w:szCs w:val="36"/>
        </w:rPr>
        <w:t>Ronaldo Almachi</w:t>
      </w:r>
    </w:p>
    <w:p w14:paraId="6D32580C" w14:textId="77777777" w:rsidR="00832950" w:rsidRPr="00040328" w:rsidRDefault="00832950" w:rsidP="0083295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36"/>
          <w:szCs w:val="36"/>
        </w:rPr>
      </w:pPr>
      <w:r w:rsidRPr="00040328">
        <w:rPr>
          <w:rFonts w:ascii="Times New Roman" w:hAnsi="Times New Roman" w:cs="Times New Roman"/>
          <w:sz w:val="36"/>
          <w:szCs w:val="36"/>
        </w:rPr>
        <w:t>Dennys Salazar</w:t>
      </w:r>
    </w:p>
    <w:p w14:paraId="3F68A95D" w14:textId="77777777" w:rsidR="00832950" w:rsidRPr="00040328" w:rsidRDefault="00832950" w:rsidP="00832950">
      <w:pPr>
        <w:rPr>
          <w:rFonts w:ascii="Times New Roman" w:hAnsi="Times New Roman" w:cs="Times New Roman"/>
          <w:sz w:val="36"/>
          <w:szCs w:val="36"/>
        </w:rPr>
      </w:pPr>
    </w:p>
    <w:p w14:paraId="2D3628EE" w14:textId="4AB874F5" w:rsidR="00832950" w:rsidRPr="00040328" w:rsidRDefault="00832950" w:rsidP="00832950">
      <w:pPr>
        <w:rPr>
          <w:rFonts w:ascii="Times New Roman" w:hAnsi="Times New Roman" w:cs="Times New Roman"/>
          <w:sz w:val="36"/>
          <w:szCs w:val="36"/>
        </w:rPr>
      </w:pPr>
      <w:r w:rsidRPr="3EBFB77F">
        <w:rPr>
          <w:rFonts w:ascii="Times New Roman" w:hAnsi="Times New Roman" w:cs="Times New Roman"/>
          <w:b/>
          <w:bCs/>
          <w:sz w:val="36"/>
          <w:szCs w:val="36"/>
        </w:rPr>
        <w:t xml:space="preserve">TEMA: </w:t>
      </w:r>
      <w:r w:rsidR="00DB30A2" w:rsidRPr="00DB30A2">
        <w:rPr>
          <w:rFonts w:ascii="Times New Roman" w:hAnsi="Times New Roman" w:cs="Times New Roman"/>
          <w:sz w:val="36"/>
          <w:szCs w:val="36"/>
        </w:rPr>
        <w:t>Famili</w:t>
      </w:r>
      <w:r w:rsidR="00BF076E">
        <w:rPr>
          <w:rFonts w:ascii="Times New Roman" w:hAnsi="Times New Roman" w:cs="Times New Roman"/>
          <w:sz w:val="36"/>
          <w:szCs w:val="36"/>
        </w:rPr>
        <w:t>a</w:t>
      </w:r>
      <w:r w:rsidR="00DB30A2" w:rsidRPr="00DB30A2">
        <w:rPr>
          <w:rFonts w:ascii="Times New Roman" w:hAnsi="Times New Roman" w:cs="Times New Roman"/>
          <w:sz w:val="36"/>
          <w:szCs w:val="36"/>
        </w:rPr>
        <w:t>r</w:t>
      </w:r>
      <w:r w:rsidR="00BF076E">
        <w:rPr>
          <w:rFonts w:ascii="Times New Roman" w:hAnsi="Times New Roman" w:cs="Times New Roman"/>
          <w:sz w:val="36"/>
          <w:szCs w:val="36"/>
        </w:rPr>
        <w:t>izac</w:t>
      </w:r>
      <w:r w:rsidR="00DB30A2" w:rsidRPr="00DB30A2">
        <w:rPr>
          <w:rFonts w:ascii="Times New Roman" w:hAnsi="Times New Roman" w:cs="Times New Roman"/>
          <w:sz w:val="36"/>
          <w:szCs w:val="36"/>
        </w:rPr>
        <w:t>ión con equipos de conmutación óptica.</w:t>
      </w:r>
    </w:p>
    <w:p w14:paraId="11CD0BA1" w14:textId="77777777" w:rsidR="00832950" w:rsidRPr="00040328" w:rsidRDefault="00832950" w:rsidP="00832950">
      <w:pPr>
        <w:rPr>
          <w:rFonts w:ascii="Times New Roman" w:hAnsi="Times New Roman" w:cs="Times New Roman"/>
          <w:sz w:val="36"/>
          <w:szCs w:val="36"/>
        </w:rPr>
      </w:pPr>
    </w:p>
    <w:p w14:paraId="0243D8D0" w14:textId="34DC9FA1" w:rsidR="00832950" w:rsidRPr="006B0420" w:rsidRDefault="00D50657" w:rsidP="00832950">
      <w:pPr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b/>
          <w:bCs/>
          <w:sz w:val="36"/>
          <w:szCs w:val="36"/>
        </w:rPr>
        <w:t>PER</w:t>
      </w:r>
      <w:r w:rsidR="00F77181">
        <w:rPr>
          <w:rFonts w:ascii="Times New Roman" w:hAnsi="Times New Roman" w:cs="Times New Roman"/>
          <w:b/>
          <w:bCs/>
          <w:sz w:val="36"/>
          <w:szCs w:val="36"/>
        </w:rPr>
        <w:t>IÓ</w:t>
      </w:r>
      <w:r w:rsidR="006B0420">
        <w:rPr>
          <w:rFonts w:ascii="Times New Roman" w:hAnsi="Times New Roman" w:cs="Times New Roman"/>
          <w:b/>
          <w:bCs/>
          <w:sz w:val="36"/>
          <w:szCs w:val="36"/>
        </w:rPr>
        <w:t xml:space="preserve">DO: </w:t>
      </w:r>
      <w:r w:rsidR="006B0420" w:rsidRPr="006B0420">
        <w:rPr>
          <w:rFonts w:ascii="Times New Roman" w:hAnsi="Times New Roman" w:cs="Times New Roman"/>
          <w:sz w:val="36"/>
          <w:szCs w:val="36"/>
        </w:rPr>
        <w:t>2021-A</w:t>
      </w:r>
    </w:p>
    <w:p w14:paraId="5C1A07E2" w14:textId="77777777" w:rsidR="00F02564" w:rsidRDefault="00F02564"/>
    <w:p w14:paraId="33EED799" w14:textId="77777777" w:rsidR="006B0420" w:rsidRDefault="006B0420"/>
    <w:p w14:paraId="476D02FF" w14:textId="14DC8338" w:rsidR="006B0420" w:rsidRDefault="006B0420"/>
    <w:p w14:paraId="6AA2C3CC" w14:textId="013E5BC1" w:rsidR="006F450F" w:rsidRDefault="006F450F"/>
    <w:p w14:paraId="5052AB24" w14:textId="5FF6EC88" w:rsidR="006F450F" w:rsidRDefault="006F450F"/>
    <w:sdt>
      <w:sdtPr>
        <w:rPr>
          <w:rFonts w:asciiTheme="minorHAnsi" w:eastAsiaTheme="minorHAnsi" w:hAnsiTheme="minorHAnsi" w:cstheme="minorBidi"/>
          <w:b w:val="0"/>
          <w:color w:val="auto"/>
          <w:szCs w:val="22"/>
          <w:lang w:val="es-ES" w:eastAsia="en-US"/>
        </w:rPr>
        <w:id w:val="884297671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15E87C1D" w14:textId="01EDAB68" w:rsidR="00E04B4E" w:rsidRPr="0011652E" w:rsidRDefault="0011652E">
          <w:pPr>
            <w:pStyle w:val="TOCHeading"/>
            <w:rPr>
              <w:b w:val="0"/>
              <w:bCs/>
            </w:rPr>
          </w:pPr>
          <w:r>
            <w:rPr>
              <w:b w:val="0"/>
              <w:bCs/>
              <w:lang w:val="es-ES"/>
            </w:rPr>
            <w:t>Tabla de contenido</w:t>
          </w:r>
        </w:p>
        <w:p w14:paraId="762DEFF3" w14:textId="4F74B947" w:rsidR="008B47D4" w:rsidRPr="000F6D68" w:rsidRDefault="00E04B4E">
          <w:pPr>
            <w:pStyle w:val="TOC1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lang w:eastAsia="es-EC"/>
            </w:rPr>
          </w:pPr>
          <w:r w:rsidRPr="000F6D68">
            <w:rPr>
              <w:rFonts w:ascii="Times New Roman" w:hAnsi="Times New Roman" w:cs="Times New Roman"/>
            </w:rPr>
            <w:fldChar w:fldCharType="begin"/>
          </w:r>
          <w:r w:rsidRPr="000F6D68">
            <w:rPr>
              <w:rFonts w:ascii="Times New Roman" w:hAnsi="Times New Roman" w:cs="Times New Roman"/>
            </w:rPr>
            <w:instrText xml:space="preserve"> TOC \o "1-3" \h \z \u </w:instrText>
          </w:r>
          <w:r w:rsidRPr="000F6D68">
            <w:rPr>
              <w:rFonts w:ascii="Times New Roman" w:hAnsi="Times New Roman" w:cs="Times New Roman"/>
            </w:rPr>
            <w:fldChar w:fldCharType="separate"/>
          </w:r>
          <w:hyperlink w:anchor="_Toc76113201" w:history="1">
            <w:r w:rsidR="008B47D4" w:rsidRPr="000F6D68">
              <w:rPr>
                <w:rStyle w:val="Hyperlink"/>
                <w:rFonts w:ascii="Times New Roman" w:hAnsi="Times New Roman" w:cs="Times New Roman"/>
              </w:rPr>
              <w:t>Conversores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tab/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begin"/>
            </w:r>
            <w:r w:rsidR="008B47D4" w:rsidRPr="000F6D68">
              <w:rPr>
                <w:rFonts w:ascii="Times New Roman" w:hAnsi="Times New Roman" w:cs="Times New Roman"/>
                <w:webHidden/>
              </w:rPr>
              <w:instrText xml:space="preserve"> PAGEREF _Toc76113201 \h </w:instrText>
            </w:r>
            <w:r w:rsidR="008B47D4" w:rsidRPr="000F6D68">
              <w:rPr>
                <w:rFonts w:ascii="Times New Roman" w:hAnsi="Times New Roman" w:cs="Times New Roman"/>
                <w:webHidden/>
              </w:rPr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separate"/>
            </w:r>
            <w:r w:rsidR="008B47D4" w:rsidRPr="000F6D68">
              <w:rPr>
                <w:rFonts w:ascii="Times New Roman" w:hAnsi="Times New Roman" w:cs="Times New Roman"/>
                <w:webHidden/>
              </w:rPr>
              <w:t>3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end"/>
            </w:r>
          </w:hyperlink>
        </w:p>
        <w:p w14:paraId="5B5B30D1" w14:textId="2B9021DB" w:rsidR="008B47D4" w:rsidRPr="000F6D68" w:rsidRDefault="003A6473">
          <w:pPr>
            <w:pStyle w:val="TOC2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lang w:eastAsia="es-EC"/>
            </w:rPr>
          </w:pPr>
          <w:hyperlink w:anchor="_Toc76113202" w:history="1">
            <w:r w:rsidR="008B47D4" w:rsidRPr="000F6D68">
              <w:rPr>
                <w:rStyle w:val="Hyperlink"/>
                <w:rFonts w:ascii="Times New Roman" w:hAnsi="Times New Roman" w:cs="Times New Roman"/>
              </w:rPr>
              <w:t>FASO - Conversor de medios Gigabit Ethernet, 1,4 Gb/s, hasta 1000 Mbps RJ45 10/100/1000Base-TX a 1000 Base-FX modo único, multimodo de fibra SC.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tab/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begin"/>
            </w:r>
            <w:r w:rsidR="008B47D4" w:rsidRPr="000F6D68">
              <w:rPr>
                <w:rFonts w:ascii="Times New Roman" w:hAnsi="Times New Roman" w:cs="Times New Roman"/>
                <w:webHidden/>
              </w:rPr>
              <w:instrText xml:space="preserve"> PAGEREF _Toc76113202 \h </w:instrText>
            </w:r>
            <w:r w:rsidR="008B47D4" w:rsidRPr="000F6D68">
              <w:rPr>
                <w:rFonts w:ascii="Times New Roman" w:hAnsi="Times New Roman" w:cs="Times New Roman"/>
                <w:webHidden/>
              </w:rPr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separate"/>
            </w:r>
            <w:r w:rsidR="008B47D4" w:rsidRPr="000F6D68">
              <w:rPr>
                <w:rFonts w:ascii="Times New Roman" w:hAnsi="Times New Roman" w:cs="Times New Roman"/>
                <w:webHidden/>
              </w:rPr>
              <w:t>3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end"/>
            </w:r>
          </w:hyperlink>
        </w:p>
        <w:p w14:paraId="546C9F5C" w14:textId="1770204A" w:rsidR="008B47D4" w:rsidRPr="000F6D68" w:rsidRDefault="003A6473">
          <w:pPr>
            <w:pStyle w:val="TOC2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lang w:eastAsia="es-EC"/>
            </w:rPr>
          </w:pPr>
          <w:hyperlink w:anchor="_Toc76113203" w:history="1">
            <w:r w:rsidR="008B47D4" w:rsidRPr="000F6D68">
              <w:rPr>
                <w:rStyle w:val="Hyperlink"/>
                <w:rFonts w:ascii="Times New Roman" w:hAnsi="Times New Roman" w:cs="Times New Roman"/>
              </w:rPr>
              <w:t>10Gtek 10/100M convertidor de medios, 10/100 m.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tab/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begin"/>
            </w:r>
            <w:r w:rsidR="008B47D4" w:rsidRPr="000F6D68">
              <w:rPr>
                <w:rFonts w:ascii="Times New Roman" w:hAnsi="Times New Roman" w:cs="Times New Roman"/>
                <w:webHidden/>
              </w:rPr>
              <w:instrText xml:space="preserve"> PAGEREF _Toc76113203 \h </w:instrText>
            </w:r>
            <w:r w:rsidR="008B47D4" w:rsidRPr="000F6D68">
              <w:rPr>
                <w:rFonts w:ascii="Times New Roman" w:hAnsi="Times New Roman" w:cs="Times New Roman"/>
                <w:webHidden/>
              </w:rPr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separate"/>
            </w:r>
            <w:r w:rsidR="008B47D4" w:rsidRPr="000F6D68">
              <w:rPr>
                <w:rFonts w:ascii="Times New Roman" w:hAnsi="Times New Roman" w:cs="Times New Roman"/>
                <w:webHidden/>
              </w:rPr>
              <w:t>4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end"/>
            </w:r>
          </w:hyperlink>
        </w:p>
        <w:p w14:paraId="662A79AA" w14:textId="0F68149B" w:rsidR="008B47D4" w:rsidRPr="000F6D68" w:rsidRDefault="003A6473">
          <w:pPr>
            <w:pStyle w:val="TOC1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lang w:eastAsia="es-EC"/>
            </w:rPr>
          </w:pPr>
          <w:hyperlink w:anchor="_Toc76113204" w:history="1">
            <w:r w:rsidR="008B47D4" w:rsidRPr="000F6D68">
              <w:rPr>
                <w:rStyle w:val="Hyperlink"/>
                <w:rFonts w:ascii="Times New Roman" w:hAnsi="Times New Roman" w:cs="Times New Roman"/>
              </w:rPr>
              <w:t>Switches utilizados en Smart Grid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tab/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begin"/>
            </w:r>
            <w:r w:rsidR="008B47D4" w:rsidRPr="000F6D68">
              <w:rPr>
                <w:rFonts w:ascii="Times New Roman" w:hAnsi="Times New Roman" w:cs="Times New Roman"/>
                <w:webHidden/>
              </w:rPr>
              <w:instrText xml:space="preserve"> PAGEREF _Toc76113204 \h </w:instrText>
            </w:r>
            <w:r w:rsidR="008B47D4" w:rsidRPr="000F6D68">
              <w:rPr>
                <w:rFonts w:ascii="Times New Roman" w:hAnsi="Times New Roman" w:cs="Times New Roman"/>
                <w:webHidden/>
              </w:rPr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separate"/>
            </w:r>
            <w:r w:rsidR="008B47D4" w:rsidRPr="000F6D68">
              <w:rPr>
                <w:rFonts w:ascii="Times New Roman" w:hAnsi="Times New Roman" w:cs="Times New Roman"/>
                <w:webHidden/>
              </w:rPr>
              <w:t>5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end"/>
            </w:r>
          </w:hyperlink>
        </w:p>
        <w:p w14:paraId="068A6885" w14:textId="55AB91FC" w:rsidR="008B47D4" w:rsidRPr="000F6D68" w:rsidRDefault="003A6473">
          <w:pPr>
            <w:pStyle w:val="TOC2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lang w:eastAsia="es-EC"/>
            </w:rPr>
          </w:pPr>
          <w:hyperlink w:anchor="_Toc76113205" w:history="1">
            <w:r w:rsidR="008B47D4" w:rsidRPr="000F6D68">
              <w:rPr>
                <w:rStyle w:val="Hyperlink"/>
                <w:rFonts w:ascii="Times New Roman" w:hAnsi="Times New Roman" w:cs="Times New Roman"/>
              </w:rPr>
              <w:t>Conmutador De Red De 20 Puertos No Administrado, Conmutador Gigabit Completo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tab/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begin"/>
            </w:r>
            <w:r w:rsidR="008B47D4" w:rsidRPr="000F6D68">
              <w:rPr>
                <w:rFonts w:ascii="Times New Roman" w:hAnsi="Times New Roman" w:cs="Times New Roman"/>
                <w:webHidden/>
              </w:rPr>
              <w:instrText xml:space="preserve"> PAGEREF _Toc76113205 \h </w:instrText>
            </w:r>
            <w:r w:rsidR="008B47D4" w:rsidRPr="000F6D68">
              <w:rPr>
                <w:rFonts w:ascii="Times New Roman" w:hAnsi="Times New Roman" w:cs="Times New Roman"/>
                <w:webHidden/>
              </w:rPr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separate"/>
            </w:r>
            <w:r w:rsidR="008B47D4" w:rsidRPr="000F6D68">
              <w:rPr>
                <w:rFonts w:ascii="Times New Roman" w:hAnsi="Times New Roman" w:cs="Times New Roman"/>
                <w:webHidden/>
              </w:rPr>
              <w:t>5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end"/>
            </w:r>
          </w:hyperlink>
        </w:p>
        <w:p w14:paraId="06D8702A" w14:textId="5BEFEABC" w:rsidR="008B47D4" w:rsidRPr="000F6D68" w:rsidRDefault="003A6473">
          <w:pPr>
            <w:pStyle w:val="TOC2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lang w:eastAsia="es-EC"/>
            </w:rPr>
          </w:pPr>
          <w:hyperlink w:anchor="_Toc76113206" w:history="1">
            <w:r w:rsidR="008B47D4" w:rsidRPr="000F6D68">
              <w:rPr>
                <w:rStyle w:val="Hyperlink"/>
                <w:rFonts w:ascii="Times New Roman" w:hAnsi="Times New Roman" w:cs="Times New Roman"/>
              </w:rPr>
              <w:t>Conmutador Ethernet Industrial De 20 Puertos Con Carcasa Metálica Con Protección IP40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tab/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begin"/>
            </w:r>
            <w:r w:rsidR="008B47D4" w:rsidRPr="000F6D68">
              <w:rPr>
                <w:rFonts w:ascii="Times New Roman" w:hAnsi="Times New Roman" w:cs="Times New Roman"/>
                <w:webHidden/>
              </w:rPr>
              <w:instrText xml:space="preserve"> PAGEREF _Toc76113206 \h </w:instrText>
            </w:r>
            <w:r w:rsidR="008B47D4" w:rsidRPr="000F6D68">
              <w:rPr>
                <w:rFonts w:ascii="Times New Roman" w:hAnsi="Times New Roman" w:cs="Times New Roman"/>
                <w:webHidden/>
              </w:rPr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separate"/>
            </w:r>
            <w:r w:rsidR="008B47D4" w:rsidRPr="000F6D68">
              <w:rPr>
                <w:rFonts w:ascii="Times New Roman" w:hAnsi="Times New Roman" w:cs="Times New Roman"/>
                <w:webHidden/>
              </w:rPr>
              <w:t>6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end"/>
            </w:r>
          </w:hyperlink>
        </w:p>
        <w:p w14:paraId="3853B76D" w14:textId="4F94F12F" w:rsidR="008B47D4" w:rsidRPr="000F6D68" w:rsidRDefault="003A6473">
          <w:pPr>
            <w:pStyle w:val="TOC1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lang w:eastAsia="es-EC"/>
            </w:rPr>
          </w:pPr>
          <w:hyperlink w:anchor="_Toc76113207" w:history="1">
            <w:r w:rsidR="008B47D4" w:rsidRPr="000F6D68">
              <w:rPr>
                <w:rStyle w:val="Hyperlink"/>
                <w:rFonts w:ascii="Times New Roman" w:hAnsi="Times New Roman" w:cs="Times New Roman"/>
              </w:rPr>
              <w:t>Acta de entrega/recepción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tab/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begin"/>
            </w:r>
            <w:r w:rsidR="008B47D4" w:rsidRPr="000F6D68">
              <w:rPr>
                <w:rFonts w:ascii="Times New Roman" w:hAnsi="Times New Roman" w:cs="Times New Roman"/>
                <w:webHidden/>
              </w:rPr>
              <w:instrText xml:space="preserve"> PAGEREF _Toc76113207 \h </w:instrText>
            </w:r>
            <w:r w:rsidR="008B47D4" w:rsidRPr="000F6D68">
              <w:rPr>
                <w:rFonts w:ascii="Times New Roman" w:hAnsi="Times New Roman" w:cs="Times New Roman"/>
                <w:webHidden/>
              </w:rPr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separate"/>
            </w:r>
            <w:r w:rsidR="008B47D4" w:rsidRPr="000F6D68">
              <w:rPr>
                <w:rFonts w:ascii="Times New Roman" w:hAnsi="Times New Roman" w:cs="Times New Roman"/>
                <w:webHidden/>
              </w:rPr>
              <w:t>8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end"/>
            </w:r>
          </w:hyperlink>
        </w:p>
        <w:p w14:paraId="7EB0A4F7" w14:textId="13490691" w:rsidR="008B47D4" w:rsidRPr="000F6D68" w:rsidRDefault="003A6473">
          <w:pPr>
            <w:pStyle w:val="TOC1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lang w:eastAsia="es-EC"/>
            </w:rPr>
          </w:pPr>
          <w:hyperlink w:anchor="_Toc76113208" w:history="1">
            <w:r w:rsidR="008B47D4" w:rsidRPr="000F6D68">
              <w:rPr>
                <w:rStyle w:val="Hyperlink"/>
                <w:rFonts w:ascii="Times New Roman" w:hAnsi="Times New Roman" w:cs="Times New Roman"/>
              </w:rPr>
              <w:t>Referencias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tab/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begin"/>
            </w:r>
            <w:r w:rsidR="008B47D4" w:rsidRPr="000F6D68">
              <w:rPr>
                <w:rFonts w:ascii="Times New Roman" w:hAnsi="Times New Roman" w:cs="Times New Roman"/>
                <w:webHidden/>
              </w:rPr>
              <w:instrText xml:space="preserve"> PAGEREF _Toc76113208 \h </w:instrText>
            </w:r>
            <w:r w:rsidR="008B47D4" w:rsidRPr="000F6D68">
              <w:rPr>
                <w:rFonts w:ascii="Times New Roman" w:hAnsi="Times New Roman" w:cs="Times New Roman"/>
                <w:webHidden/>
              </w:rPr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separate"/>
            </w:r>
            <w:r w:rsidR="008B47D4" w:rsidRPr="000F6D68">
              <w:rPr>
                <w:rFonts w:ascii="Times New Roman" w:hAnsi="Times New Roman" w:cs="Times New Roman"/>
                <w:webHidden/>
              </w:rPr>
              <w:t>11</w:t>
            </w:r>
            <w:r w:rsidR="008B47D4" w:rsidRPr="000F6D68">
              <w:rPr>
                <w:rFonts w:ascii="Times New Roman" w:hAnsi="Times New Roman" w:cs="Times New Roman"/>
                <w:webHidden/>
              </w:rPr>
              <w:fldChar w:fldCharType="end"/>
            </w:r>
          </w:hyperlink>
        </w:p>
        <w:p w14:paraId="12EE1B03" w14:textId="59B585CD" w:rsidR="00E04B4E" w:rsidRDefault="00E04B4E">
          <w:r w:rsidRPr="000F6D68">
            <w:rPr>
              <w:rFonts w:ascii="Times New Roman" w:hAnsi="Times New Roman" w:cs="Times New Roman"/>
              <w:b/>
              <w:lang w:val="es-ES"/>
            </w:rPr>
            <w:fldChar w:fldCharType="end"/>
          </w:r>
        </w:p>
      </w:sdtContent>
    </w:sdt>
    <w:p w14:paraId="1EDCFFF0" w14:textId="1F536E8F" w:rsidR="00E04B4E" w:rsidRDefault="00E04B4E"/>
    <w:p w14:paraId="5EC52BA7" w14:textId="4D289F5A" w:rsidR="00E04B4E" w:rsidRDefault="00E04B4E"/>
    <w:p w14:paraId="0270CA77" w14:textId="34408EB9" w:rsidR="006F450F" w:rsidRPr="006F450F" w:rsidRDefault="006F450F" w:rsidP="0011652E">
      <w:pPr>
        <w:pStyle w:val="Heading1"/>
        <w:rPr>
          <w:b w:val="0"/>
        </w:rPr>
      </w:pPr>
      <w:r w:rsidRPr="006F450F">
        <w:rPr>
          <w:b w:val="0"/>
        </w:rPr>
        <w:t xml:space="preserve"> </w:t>
      </w:r>
    </w:p>
    <w:p w14:paraId="560B107E" w14:textId="37F49687" w:rsidR="0011652E" w:rsidRDefault="006F450F" w:rsidP="0011652E">
      <w:pPr>
        <w:pStyle w:val="Heading1"/>
        <w:rPr>
          <w:b w:val="0"/>
        </w:rPr>
      </w:pPr>
      <w:r w:rsidRPr="006F450F">
        <w:rPr>
          <w:b w:val="0"/>
        </w:rPr>
        <w:t xml:space="preserve"> </w:t>
      </w:r>
    </w:p>
    <w:p w14:paraId="53BF0549" w14:textId="77777777" w:rsidR="0011652E" w:rsidRDefault="0011652E" w:rsidP="0011652E">
      <w:pPr>
        <w:pStyle w:val="Heading1"/>
        <w:rPr>
          <w:b w:val="0"/>
        </w:rPr>
      </w:pPr>
    </w:p>
    <w:p w14:paraId="7EF0C3D6" w14:textId="77777777" w:rsidR="0011652E" w:rsidRDefault="0011652E" w:rsidP="0011652E">
      <w:pPr>
        <w:pStyle w:val="Heading1"/>
        <w:rPr>
          <w:b w:val="0"/>
        </w:rPr>
      </w:pPr>
    </w:p>
    <w:p w14:paraId="13725987" w14:textId="77777777" w:rsidR="0011652E" w:rsidRDefault="0011652E" w:rsidP="0011652E">
      <w:pPr>
        <w:pStyle w:val="Heading1"/>
        <w:rPr>
          <w:b w:val="0"/>
        </w:rPr>
      </w:pPr>
    </w:p>
    <w:p w14:paraId="6F612893" w14:textId="77777777" w:rsidR="0011652E" w:rsidRDefault="0011652E" w:rsidP="0011652E">
      <w:pPr>
        <w:pStyle w:val="Heading1"/>
        <w:rPr>
          <w:b w:val="0"/>
        </w:rPr>
      </w:pPr>
    </w:p>
    <w:p w14:paraId="2D67D9B3" w14:textId="77777777" w:rsidR="0011652E" w:rsidRDefault="0011652E" w:rsidP="0011652E">
      <w:pPr>
        <w:pStyle w:val="Heading1"/>
        <w:rPr>
          <w:b w:val="0"/>
        </w:rPr>
      </w:pPr>
    </w:p>
    <w:p w14:paraId="10D8E19F" w14:textId="77777777" w:rsidR="0011652E" w:rsidRDefault="0011652E" w:rsidP="0011652E">
      <w:pPr>
        <w:pStyle w:val="Heading1"/>
        <w:rPr>
          <w:b w:val="0"/>
        </w:rPr>
      </w:pPr>
    </w:p>
    <w:p w14:paraId="1D5A0C59" w14:textId="77777777" w:rsidR="0011652E" w:rsidRDefault="0011652E" w:rsidP="0011652E">
      <w:pPr>
        <w:pStyle w:val="Heading1"/>
        <w:rPr>
          <w:b w:val="0"/>
        </w:rPr>
      </w:pPr>
    </w:p>
    <w:p w14:paraId="4E6666C3" w14:textId="77777777" w:rsidR="0011652E" w:rsidRDefault="0011652E" w:rsidP="0011652E">
      <w:pPr>
        <w:pStyle w:val="Heading1"/>
        <w:rPr>
          <w:b w:val="0"/>
        </w:rPr>
      </w:pPr>
    </w:p>
    <w:p w14:paraId="7C9E248C" w14:textId="77777777" w:rsidR="0011652E" w:rsidRDefault="0011652E" w:rsidP="0011652E">
      <w:pPr>
        <w:pStyle w:val="Heading1"/>
        <w:rPr>
          <w:b w:val="0"/>
        </w:rPr>
      </w:pPr>
    </w:p>
    <w:p w14:paraId="772B21C3" w14:textId="77777777" w:rsidR="0011652E" w:rsidRDefault="0011652E" w:rsidP="0011652E">
      <w:pPr>
        <w:pStyle w:val="Heading1"/>
        <w:rPr>
          <w:b w:val="0"/>
        </w:rPr>
      </w:pPr>
    </w:p>
    <w:p w14:paraId="444EBEBE" w14:textId="77777777" w:rsidR="0011652E" w:rsidRDefault="0011652E" w:rsidP="0011652E">
      <w:pPr>
        <w:pStyle w:val="Heading1"/>
        <w:rPr>
          <w:b w:val="0"/>
        </w:rPr>
      </w:pPr>
    </w:p>
    <w:p w14:paraId="201A179C" w14:textId="77777777" w:rsidR="0011652E" w:rsidRDefault="0011652E" w:rsidP="0011652E">
      <w:pPr>
        <w:pStyle w:val="Heading1"/>
        <w:rPr>
          <w:b w:val="0"/>
        </w:rPr>
      </w:pPr>
    </w:p>
    <w:p w14:paraId="7288B761" w14:textId="770CD7C6" w:rsidR="0011652E" w:rsidRDefault="0011652E" w:rsidP="0011652E">
      <w:pPr>
        <w:pStyle w:val="Heading1"/>
        <w:rPr>
          <w:b w:val="0"/>
        </w:rPr>
      </w:pPr>
    </w:p>
    <w:p w14:paraId="42BEAD5B" w14:textId="280D6197" w:rsidR="00FB0612" w:rsidRDefault="00FB0612" w:rsidP="00FB0612"/>
    <w:p w14:paraId="2465960E" w14:textId="683A5367" w:rsidR="00FB0612" w:rsidRDefault="00FB0612" w:rsidP="00FB0612"/>
    <w:p w14:paraId="209E78BA" w14:textId="7A8A3708" w:rsidR="00FB0612" w:rsidRDefault="00FB0612" w:rsidP="00FB0612"/>
    <w:p w14:paraId="236E2857" w14:textId="540E63F3" w:rsidR="00FB0612" w:rsidRDefault="00FB0612" w:rsidP="00FB0612"/>
    <w:p w14:paraId="471D5305" w14:textId="4B06B651" w:rsidR="00FB0612" w:rsidRDefault="00FB0612" w:rsidP="00FB0612"/>
    <w:p w14:paraId="5B8D108C" w14:textId="4DC0C3DE" w:rsidR="00FB0612" w:rsidRDefault="00FB0612" w:rsidP="00FB0612"/>
    <w:p w14:paraId="53A68331" w14:textId="77777777" w:rsidR="00F75A38" w:rsidRDefault="00F75A38" w:rsidP="00FB0612"/>
    <w:p w14:paraId="4D03ACEB" w14:textId="77777777" w:rsidR="00F75A38" w:rsidRDefault="00F75A38" w:rsidP="00FB0612"/>
    <w:p w14:paraId="20B2997F" w14:textId="77777777" w:rsidR="00F75A38" w:rsidRDefault="00F75A38" w:rsidP="00FB0612"/>
    <w:p w14:paraId="772702E6" w14:textId="2EA716EF" w:rsidR="00FB0612" w:rsidRDefault="00FB0612" w:rsidP="00FB0612"/>
    <w:p w14:paraId="5B279F85" w14:textId="77777777" w:rsidR="00FB0612" w:rsidRPr="00FB0612" w:rsidRDefault="00FB0612" w:rsidP="00FB0612"/>
    <w:p w14:paraId="6E68E612" w14:textId="51697701" w:rsidR="0011652E" w:rsidRDefault="0011652E" w:rsidP="0011652E">
      <w:pPr>
        <w:pStyle w:val="Heading1"/>
        <w:rPr>
          <w:b w:val="0"/>
        </w:rPr>
      </w:pPr>
    </w:p>
    <w:p w14:paraId="7A43E76E" w14:textId="77777777" w:rsidR="00E04F77" w:rsidRDefault="00E04F77" w:rsidP="00F57492">
      <w:pPr>
        <w:jc w:val="both"/>
        <w:rPr>
          <w:rFonts w:ascii="Times New Roman" w:hAnsi="Times New Roman" w:cs="Times New Roman"/>
        </w:rPr>
      </w:pPr>
    </w:p>
    <w:p w14:paraId="478A64F3" w14:textId="77777777" w:rsidR="00E04F77" w:rsidRPr="00925D0B" w:rsidRDefault="00E04F77" w:rsidP="002431B5">
      <w:pPr>
        <w:pStyle w:val="ListParagraph"/>
        <w:numPr>
          <w:ilvl w:val="0"/>
          <w:numId w:val="14"/>
        </w:numPr>
        <w:jc w:val="both"/>
        <w:rPr>
          <w:rFonts w:ascii="Times New Roman" w:hAnsi="Times New Roman" w:cs="Times New Roman"/>
          <w:b/>
          <w:bCs/>
        </w:rPr>
      </w:pPr>
      <w:r w:rsidRPr="00925D0B">
        <w:rPr>
          <w:rFonts w:ascii="Times New Roman" w:hAnsi="Times New Roman" w:cs="Times New Roman"/>
          <w:b/>
          <w:bCs/>
        </w:rPr>
        <w:t>Consulte al menos dos equipos conversores de medio (e.g., conversor de GBE a fibra). Estos dispositivos se utilizan para enlace punto a punto.</w:t>
      </w:r>
    </w:p>
    <w:p w14:paraId="2AD4F522" w14:textId="2FD05EEE" w:rsidR="00F57492" w:rsidRPr="00925D0B" w:rsidRDefault="00E04F77" w:rsidP="002431B5">
      <w:pPr>
        <w:pStyle w:val="ListParagraph"/>
        <w:numPr>
          <w:ilvl w:val="1"/>
          <w:numId w:val="14"/>
        </w:numPr>
        <w:jc w:val="both"/>
        <w:rPr>
          <w:rFonts w:ascii="Times New Roman" w:hAnsi="Times New Roman" w:cs="Times New Roman"/>
          <w:b/>
          <w:bCs/>
        </w:rPr>
      </w:pPr>
      <w:r w:rsidRPr="00925D0B">
        <w:rPr>
          <w:rFonts w:ascii="Times New Roman" w:hAnsi="Times New Roman" w:cs="Times New Roman"/>
          <w:b/>
          <w:bCs/>
        </w:rPr>
        <w:t>Indique características tales como: potencia de transmisión (alcance), sensibilidad, tecnología de red, encapsulamiento, compatibilidad con protocolos, tipo de alimentación (e,g., PoE).</w:t>
      </w:r>
      <w:r w:rsidR="00F57492" w:rsidRPr="00925D0B">
        <w:rPr>
          <w:rFonts w:ascii="Times New Roman" w:hAnsi="Times New Roman" w:cs="Times New Roman"/>
          <w:b/>
          <w:bCs/>
        </w:rPr>
        <w:t xml:space="preserve"> [1]</w:t>
      </w:r>
    </w:p>
    <w:p w14:paraId="127D7420" w14:textId="1DF8E0AB" w:rsidR="00FF26DB" w:rsidRPr="00FF26DB" w:rsidRDefault="00FF26DB" w:rsidP="00FF26DB">
      <w:pPr>
        <w:pStyle w:val="Heading1"/>
      </w:pPr>
      <w:bookmarkStart w:id="0" w:name="_Toc76113201"/>
      <w:r>
        <w:t>Conversores</w:t>
      </w:r>
      <w:bookmarkEnd w:id="0"/>
    </w:p>
    <w:p w14:paraId="4A63B5B1" w14:textId="151ECC2A" w:rsidR="00280B1A" w:rsidRPr="00925D0B" w:rsidRDefault="00FA40D0" w:rsidP="00FF26DB">
      <w:pPr>
        <w:pStyle w:val="Heading2"/>
        <w:jc w:val="both"/>
      </w:pPr>
      <w:bookmarkStart w:id="1" w:name="_Toc76113202"/>
      <w:r w:rsidRPr="00925D0B">
        <w:t>FASO - Conversor de medios Gigabit Ethernet, 1,4 Gb/s, hasta 1000 Mbps RJ45 10/100/1000Base-TX a 1000 Base-FX modo único, multimodo de fibra SC</w:t>
      </w:r>
      <w:r w:rsidR="00FF26DB">
        <w:t>.</w:t>
      </w:r>
      <w:bookmarkEnd w:id="1"/>
    </w:p>
    <w:p w14:paraId="5F7A6B4B" w14:textId="77777777" w:rsidR="00FA40D0" w:rsidRPr="00925D0B" w:rsidRDefault="00FA40D0" w:rsidP="00FA40D0">
      <w:pPr>
        <w:jc w:val="center"/>
        <w:rPr>
          <w:rFonts w:ascii="Times New Roman" w:hAnsi="Times New Roman" w:cs="Times New Roman"/>
        </w:rPr>
      </w:pPr>
    </w:p>
    <w:p w14:paraId="343D7152" w14:textId="3EB8C256" w:rsidR="00FA40D0" w:rsidRPr="00925D0B" w:rsidRDefault="00C17202" w:rsidP="00FA40D0">
      <w:pPr>
        <w:jc w:val="center"/>
        <w:rPr>
          <w:rFonts w:ascii="Times New Roman" w:hAnsi="Times New Roman" w:cs="Times New Roman"/>
        </w:rPr>
      </w:pPr>
      <w:r w:rsidRPr="00925D0B">
        <w:rPr>
          <w:rFonts w:ascii="Times New Roman" w:hAnsi="Times New Roman" w:cs="Times New Roman"/>
          <w:noProof/>
        </w:rPr>
        <w:drawing>
          <wp:inline distT="0" distB="0" distL="0" distR="0" wp14:anchorId="18837166" wp14:editId="0755B1C9">
            <wp:extent cx="2849880" cy="2290629"/>
            <wp:effectExtent l="0" t="0" r="7620" b="0"/>
            <wp:docPr id="1" name="Picture 1" descr="A picture containing text,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electronics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857184" cy="2296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704113" w14:textId="13E49706" w:rsidR="00C17202" w:rsidRPr="00925D0B" w:rsidRDefault="00925D0B" w:rsidP="00925D0B">
      <w:pPr>
        <w:jc w:val="center"/>
        <w:rPr>
          <w:rFonts w:ascii="Times New Roman" w:hAnsi="Times New Roman" w:cs="Times New Roman"/>
        </w:rPr>
      </w:pPr>
      <w:r w:rsidRPr="00925D0B">
        <w:rPr>
          <w:rFonts w:ascii="Times New Roman" w:hAnsi="Times New Roman" w:cs="Times New Roman"/>
          <w:b/>
          <w:bCs/>
        </w:rPr>
        <w:t>Figura 1.</w:t>
      </w:r>
      <w:r w:rsidRPr="00925D0B">
        <w:rPr>
          <w:rFonts w:ascii="Times New Roman" w:hAnsi="Times New Roman" w:cs="Times New Roman"/>
        </w:rPr>
        <w:t xml:space="preserve"> Conversor de medios FASO</w:t>
      </w:r>
      <w:r w:rsidR="002E733F">
        <w:rPr>
          <w:rFonts w:ascii="Times New Roman" w:hAnsi="Times New Roman" w:cs="Times New Roman"/>
        </w:rPr>
        <w:t xml:space="preserve">. </w:t>
      </w:r>
      <w:r w:rsidR="007619D0">
        <w:rPr>
          <w:rFonts w:ascii="Times New Roman" w:hAnsi="Times New Roman" w:cs="Times New Roman"/>
        </w:rPr>
        <w:fldChar w:fldCharType="begin"/>
      </w:r>
      <w:r w:rsidR="007619D0">
        <w:rPr>
          <w:rFonts w:ascii="Times New Roman" w:hAnsi="Times New Roman" w:cs="Times New Roman"/>
        </w:rPr>
        <w:instrText xml:space="preserve"> ADDIN ZOTERO_ITEM CSL_CITATION {"citationID":"XIMeHV54","properties":{"formattedCitation":"[1]","plainCitation":"[1]","noteIndex":0},"citationItems":[{"id":1251,"uris":["http://zotero.org/users/local/LRaKznoY/items/URW7ZMP3"],"uri":["http://zotero.org/users/local/LRaKznoY/items/URW7ZMP3"],"itemData":{"id":1251,"type":"webpage","title":"Amazon.com: FASO - Conversor de medios Gigabit Ethernet, 1,4 Gb/s, hasta 1000 Mbps RJ45 10/100/1000Base-TX a 1000 Base-FX modo único, multimodo de fibra SC: Industrial &amp; Scientific","URL":"https://www.amazon.com/-/es/FASO-Conversor-Ethernet-1000Base-TX-multimodo/dp/B078RLKJD1","accessed":{"date-parts":[["2021",7,2]]}}}],"schema":"https://github.com/citation-style-language/schema/raw/master/csl-citation.json"} </w:instrText>
      </w:r>
      <w:r w:rsidR="007619D0">
        <w:rPr>
          <w:rFonts w:ascii="Times New Roman" w:hAnsi="Times New Roman" w:cs="Times New Roman"/>
        </w:rPr>
        <w:fldChar w:fldCharType="separate"/>
      </w:r>
      <w:r w:rsidR="007619D0" w:rsidRPr="007619D0">
        <w:rPr>
          <w:rFonts w:ascii="Times New Roman" w:hAnsi="Times New Roman" w:cs="Times New Roman"/>
        </w:rPr>
        <w:t>[1]</w:t>
      </w:r>
      <w:r w:rsidR="007619D0">
        <w:rPr>
          <w:rFonts w:ascii="Times New Roman" w:hAnsi="Times New Roman" w:cs="Times New Roman"/>
        </w:rPr>
        <w:fldChar w:fldCharType="end"/>
      </w:r>
    </w:p>
    <w:p w14:paraId="3F6B4784" w14:textId="43826F30" w:rsidR="00734058" w:rsidRPr="007619D0" w:rsidRDefault="00925D0B" w:rsidP="00925D0B">
      <w:pPr>
        <w:pStyle w:val="Text"/>
        <w:ind w:firstLine="0"/>
        <w:jc w:val="center"/>
        <w:rPr>
          <w:b/>
          <w:bCs/>
          <w:i/>
          <w:sz w:val="22"/>
          <w:szCs w:val="22"/>
          <w:u w:val="single"/>
          <w:lang w:val="es-EC"/>
        </w:rPr>
      </w:pPr>
      <w:r w:rsidRPr="00925D0B">
        <w:rPr>
          <w:b/>
          <w:sz w:val="22"/>
          <w:szCs w:val="22"/>
          <w:lang w:val="es-EC"/>
        </w:rPr>
        <w:t>Tabla 1.</w:t>
      </w:r>
      <w:r w:rsidRPr="00925D0B">
        <w:rPr>
          <w:sz w:val="22"/>
          <w:szCs w:val="22"/>
          <w:lang w:val="es-EC"/>
        </w:rPr>
        <w:t xml:space="preserve"> Especificaciones técnicas del equipo</w:t>
      </w:r>
      <w:r w:rsidR="002E733F">
        <w:rPr>
          <w:sz w:val="22"/>
          <w:szCs w:val="22"/>
          <w:lang w:val="es-EC"/>
        </w:rPr>
        <w:t>.</w:t>
      </w:r>
      <w:r w:rsidRPr="00925D0B">
        <w:rPr>
          <w:sz w:val="22"/>
          <w:szCs w:val="22"/>
          <w:lang w:val="es-EC"/>
        </w:rPr>
        <w:t xml:space="preserve"> </w:t>
      </w:r>
      <w:r w:rsidR="007619D0">
        <w:rPr>
          <w:sz w:val="22"/>
          <w:szCs w:val="22"/>
          <w:lang w:val="es-EC"/>
        </w:rPr>
        <w:fldChar w:fldCharType="begin"/>
      </w:r>
      <w:r w:rsidR="007619D0">
        <w:rPr>
          <w:sz w:val="22"/>
          <w:szCs w:val="22"/>
          <w:lang w:val="es-EC"/>
        </w:rPr>
        <w:instrText xml:space="preserve"> ADDIN ZOTERO_ITEM CSL_CITATION {"citationID":"DJMmERLa","properties":{"formattedCitation":"[1]","plainCitation":"[1]","noteIndex":0},"citationItems":[{"id":1251,"uris":["http://zotero.org/users/local/LRaKznoY/items/URW7ZMP3"],"uri":["http://zotero.org/users/local/LRaKznoY/items/URW7ZMP3"],"itemData":{"id":1251,"type":"webpage","title":"Amazon.com: FASO - Conversor de medios Gigabit Ethernet, 1,4 Gb/s, hasta 1000 Mbps RJ45 10/100/1000Base-TX a 1000 Base-FX modo único, multimodo de fibra SC: Industrial &amp; Scientific","URL":"https://www.amazon.com/-/es/FASO-Conversor-Ethernet-1000Base-TX-multimodo/dp/B078RLKJD1","accessed":{"date-parts":[["2021",7,2]]}}}],"schema":"https://github.com/citation-style-language/schema/raw/master/csl-citation.json"} </w:instrText>
      </w:r>
      <w:r w:rsidR="007619D0">
        <w:rPr>
          <w:sz w:val="22"/>
          <w:szCs w:val="22"/>
          <w:lang w:val="es-EC"/>
        </w:rPr>
        <w:fldChar w:fldCharType="separate"/>
      </w:r>
      <w:r w:rsidR="007619D0" w:rsidRPr="007619D0">
        <w:rPr>
          <w:sz w:val="22"/>
        </w:rPr>
        <w:t>[1]</w:t>
      </w:r>
      <w:r w:rsidR="007619D0">
        <w:rPr>
          <w:sz w:val="22"/>
          <w:szCs w:val="22"/>
          <w:lang w:val="es-EC"/>
        </w:rPr>
        <w:fldChar w:fldCharType="end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95"/>
      </w:tblGrid>
      <w:tr w:rsidR="00674135" w:rsidRPr="00925D0B" w14:paraId="411179FF" w14:textId="77777777" w:rsidTr="005422D0">
        <w:trPr>
          <w:jc w:val="center"/>
        </w:trPr>
        <w:tc>
          <w:tcPr>
            <w:tcW w:w="9895" w:type="dxa"/>
          </w:tcPr>
          <w:p w14:paraId="1073AF1C" w14:textId="12F18720" w:rsidR="00674135" w:rsidRPr="002E733F" w:rsidRDefault="00674135" w:rsidP="00635D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Parámetros técnicos:</w:t>
            </w:r>
          </w:p>
        </w:tc>
      </w:tr>
      <w:tr w:rsidR="00674135" w:rsidRPr="00925D0B" w14:paraId="556C473E" w14:textId="77777777" w:rsidTr="005422D0">
        <w:trPr>
          <w:jc w:val="center"/>
        </w:trPr>
        <w:tc>
          <w:tcPr>
            <w:tcW w:w="9895" w:type="dxa"/>
          </w:tcPr>
          <w:p w14:paraId="475A8060" w14:textId="77777777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1. Protocolo estándar: IEEE502.3 10 Base-T estándar.</w:t>
            </w:r>
          </w:p>
          <w:p w14:paraId="75FBBB10" w14:textId="77777777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Estándar IEEE502.3u 100 Base-TX/FX.</w:t>
            </w:r>
          </w:p>
          <w:p w14:paraId="55444CFF" w14:textId="77777777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2. Conectores: un conector UTP RJ-45, un conector SC/ST.</w:t>
            </w:r>
          </w:p>
          <w:p w14:paraId="384AB9F7" w14:textId="77777777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3. Modo de funcionamiento: modo dúplex completo o modo dúplex medio.</w:t>
            </w:r>
          </w:p>
          <w:p w14:paraId="25CCFEB7" w14:textId="77777777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4. Parámetros de la fuente de alimentación: exterior: 5 V CC 2 A.</w:t>
            </w:r>
          </w:p>
          <w:p w14:paraId="44547EFB" w14:textId="77777777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Entrada integrada: 110 ~ 265 V CA 48 V CC.</w:t>
            </w:r>
          </w:p>
          <w:p w14:paraId="78984E7A" w14:textId="77777777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5. Temperatura ambiental: 32.0 °F ~ 140.0 °F.</w:t>
            </w:r>
          </w:p>
          <w:p w14:paraId="0607A2B9" w14:textId="77777777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6. Humedad relativa: 5%-90%.</w:t>
            </w:r>
          </w:p>
          <w:p w14:paraId="09746D20" w14:textId="15628058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 xml:space="preserve">7.TP </w:t>
            </w:r>
            <w:r w:rsidR="005422D0" w:rsidRPr="002E733F">
              <w:rPr>
                <w:rFonts w:ascii="Times New Roman" w:hAnsi="Times New Roman" w:cs="Times New Roman"/>
                <w:sz w:val="20"/>
                <w:szCs w:val="20"/>
              </w:rPr>
              <w:t>cable: Cat</w:t>
            </w: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5 UTP cable</w:t>
            </w:r>
          </w:p>
          <w:p w14:paraId="528B0F09" w14:textId="24151B93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8.Multimodo: 50/125,62,5/125 o 100/140 μm.</w:t>
            </w:r>
          </w:p>
          <w:p w14:paraId="3BCC9EC4" w14:textId="312ABD66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9.Modo de canción: 8.3/125,8.7/125/9/125 o 10/125μm.</w:t>
            </w:r>
          </w:p>
          <w:p w14:paraId="568207A6" w14:textId="3795D0B4" w:rsidR="00674135" w:rsidRPr="002E733F" w:rsidRDefault="00674135" w:rsidP="0067413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74135" w:rsidRPr="00925D0B" w14:paraId="3631BCDD" w14:textId="77777777" w:rsidTr="005422D0">
        <w:trPr>
          <w:jc w:val="center"/>
        </w:trPr>
        <w:tc>
          <w:tcPr>
            <w:tcW w:w="9895" w:type="dxa"/>
          </w:tcPr>
          <w:p w14:paraId="35F5EA7E" w14:textId="662BDD70" w:rsidR="00674135" w:rsidRPr="002E733F" w:rsidRDefault="00FB0612" w:rsidP="00635D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Precauciones:</w:t>
            </w:r>
          </w:p>
        </w:tc>
      </w:tr>
      <w:tr w:rsidR="00674135" w:rsidRPr="00925D0B" w14:paraId="5642333C" w14:textId="77777777" w:rsidTr="005422D0">
        <w:trPr>
          <w:jc w:val="center"/>
        </w:trPr>
        <w:tc>
          <w:tcPr>
            <w:tcW w:w="9895" w:type="dxa"/>
          </w:tcPr>
          <w:p w14:paraId="1E549F44" w14:textId="77777777" w:rsidR="00FB0612" w:rsidRPr="002E733F" w:rsidRDefault="00FB0612" w:rsidP="00FB061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1. Este producto es adecuado para uso en interiores.</w:t>
            </w:r>
          </w:p>
          <w:p w14:paraId="2F6EB32B" w14:textId="77777777" w:rsidR="00FB0612" w:rsidRPr="002E733F" w:rsidRDefault="00FB0612" w:rsidP="00FB061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2.Poner en la cubierta de polvo de la interfaz de fibra cuando no se use.</w:t>
            </w:r>
          </w:p>
          <w:p w14:paraId="44DC4CB1" w14:textId="77777777" w:rsidR="00FB0612" w:rsidRPr="002E733F" w:rsidRDefault="00FB0612" w:rsidP="00FB061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3. Está prohibido permanecer en el extremo de la fibra TX – transferencia con ojos desnudos.</w:t>
            </w:r>
          </w:p>
          <w:p w14:paraId="2D274300" w14:textId="5276F47F" w:rsidR="00674135" w:rsidRPr="002E733F" w:rsidRDefault="00FB0612" w:rsidP="00FB061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4. El transceptor de fibra óptica individual debe utilizarse en pares (consulte la descripción del accesorio en la entrega).</w:t>
            </w:r>
          </w:p>
        </w:tc>
      </w:tr>
      <w:tr w:rsidR="00674135" w:rsidRPr="00925D0B" w14:paraId="5A11DD2F" w14:textId="77777777" w:rsidTr="005422D0">
        <w:trPr>
          <w:jc w:val="center"/>
        </w:trPr>
        <w:tc>
          <w:tcPr>
            <w:tcW w:w="9895" w:type="dxa"/>
          </w:tcPr>
          <w:p w14:paraId="44B475A4" w14:textId="6C1D0B2C" w:rsidR="00674135" w:rsidRPr="002E733F" w:rsidRDefault="00FB0612" w:rsidP="00635D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Lista de elementos:</w:t>
            </w:r>
          </w:p>
        </w:tc>
      </w:tr>
      <w:tr w:rsidR="00674135" w:rsidRPr="00925D0B" w14:paraId="307F9B09" w14:textId="77777777" w:rsidTr="005422D0">
        <w:trPr>
          <w:jc w:val="center"/>
        </w:trPr>
        <w:tc>
          <w:tcPr>
            <w:tcW w:w="9895" w:type="dxa"/>
          </w:tcPr>
          <w:p w14:paraId="1C802365" w14:textId="77777777" w:rsidR="00FB0612" w:rsidRPr="002E733F" w:rsidRDefault="00FB0612" w:rsidP="00FB061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1 adaptador de CA / CC (para unidad de alimentación externa).</w:t>
            </w:r>
          </w:p>
          <w:p w14:paraId="7ADA8A2B" w14:textId="77777777" w:rsidR="00FB0612" w:rsidRPr="002E733F" w:rsidRDefault="00FB0612" w:rsidP="00FB061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1 línea de alimentación.</w:t>
            </w:r>
          </w:p>
          <w:p w14:paraId="7A5F2E49" w14:textId="2CF38178" w:rsidR="00674135" w:rsidRPr="002E733F" w:rsidRDefault="00FB0612" w:rsidP="00FB061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2E733F">
              <w:rPr>
                <w:rFonts w:ascii="Times New Roman" w:hAnsi="Times New Roman" w:cs="Times New Roman"/>
                <w:sz w:val="20"/>
                <w:szCs w:val="20"/>
              </w:rPr>
              <w:t>Manual de usuario 1 copia</w:t>
            </w:r>
          </w:p>
        </w:tc>
      </w:tr>
    </w:tbl>
    <w:p w14:paraId="4499E2BB" w14:textId="77777777" w:rsidR="00FF26DB" w:rsidRDefault="00FF26DB" w:rsidP="00331271">
      <w:pPr>
        <w:rPr>
          <w:rFonts w:ascii="Times New Roman" w:hAnsi="Times New Roman" w:cs="Times New Roman"/>
        </w:rPr>
      </w:pPr>
    </w:p>
    <w:p w14:paraId="30604D3C" w14:textId="6F5F821D" w:rsidR="00B27CC9" w:rsidRDefault="003A1EAF" w:rsidP="00FF26DB">
      <w:pPr>
        <w:pStyle w:val="Heading2"/>
      </w:pPr>
      <w:bookmarkStart w:id="2" w:name="_Toc76113203"/>
      <w:r w:rsidRPr="00925D0B">
        <w:t>10Gtek 10/100M convertidor de medios, 10/100 m.</w:t>
      </w:r>
      <w:bookmarkEnd w:id="2"/>
      <w:r w:rsidR="002E733F" w:rsidRPr="00925D0B">
        <w:t xml:space="preserve"> </w:t>
      </w:r>
    </w:p>
    <w:p w14:paraId="6F349D03" w14:textId="77777777" w:rsidR="00FF26DB" w:rsidRPr="00FF26DB" w:rsidRDefault="00FF26DB" w:rsidP="00FF26DB"/>
    <w:p w14:paraId="1A61ABDE" w14:textId="3AD2A0E4" w:rsidR="003A1EAF" w:rsidRPr="00925D0B" w:rsidRDefault="005422D0" w:rsidP="0078322A">
      <w:pPr>
        <w:jc w:val="center"/>
        <w:rPr>
          <w:rFonts w:ascii="Times New Roman" w:hAnsi="Times New Roman" w:cs="Times New Roman"/>
        </w:rPr>
      </w:pPr>
      <w:r w:rsidRPr="00925D0B">
        <w:rPr>
          <w:rFonts w:ascii="Times New Roman" w:hAnsi="Times New Roman" w:cs="Times New Roman"/>
          <w:noProof/>
        </w:rPr>
        <w:drawing>
          <wp:inline distT="0" distB="0" distL="0" distR="0" wp14:anchorId="42A3C76C" wp14:editId="259DD39E">
            <wp:extent cx="2971800" cy="1956970"/>
            <wp:effectExtent l="0" t="0" r="0" b="5715"/>
            <wp:docPr id="3" name="Picture 3" descr="A picture containing text,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electronics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984282" cy="1965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31D06" w14:textId="77ED3CF2" w:rsidR="00925D0B" w:rsidRPr="00925D0B" w:rsidRDefault="00925D0B" w:rsidP="0078322A">
      <w:pPr>
        <w:jc w:val="center"/>
        <w:rPr>
          <w:rFonts w:ascii="Times New Roman" w:hAnsi="Times New Roman" w:cs="Times New Roman"/>
        </w:rPr>
      </w:pPr>
      <w:r w:rsidRPr="00FF26DB">
        <w:rPr>
          <w:rFonts w:ascii="Times New Roman" w:hAnsi="Times New Roman" w:cs="Times New Roman"/>
          <w:b/>
        </w:rPr>
        <w:t>Figura 2.</w:t>
      </w:r>
      <w:r w:rsidRPr="00925D0B">
        <w:rPr>
          <w:rFonts w:ascii="Times New Roman" w:hAnsi="Times New Roman" w:cs="Times New Roman"/>
        </w:rPr>
        <w:t xml:space="preserve"> Conversos de medios 10Gtek</w:t>
      </w:r>
      <w:r w:rsidR="00FF26DB">
        <w:rPr>
          <w:rFonts w:ascii="Times New Roman" w:hAnsi="Times New Roman" w:cs="Times New Roman"/>
        </w:rPr>
        <w:t xml:space="preserve">. </w:t>
      </w:r>
      <w:r w:rsidR="007619D0">
        <w:rPr>
          <w:rFonts w:ascii="Times New Roman" w:hAnsi="Times New Roman" w:cs="Times New Roman"/>
        </w:rPr>
        <w:fldChar w:fldCharType="begin"/>
      </w:r>
      <w:r w:rsidR="007619D0">
        <w:rPr>
          <w:rFonts w:ascii="Times New Roman" w:hAnsi="Times New Roman" w:cs="Times New Roman"/>
        </w:rPr>
        <w:instrText xml:space="preserve"> ADDIN ZOTERO_ITEM CSL_CITATION {"citationID":"b9jOlf4Z","properties":{"formattedCitation":"[2]","plainCitation":"[2]","noteIndex":0},"citationItems":[{"id":1249,"uris":["http://zotero.org/users/local/LRaKznoY/items/27Z9MTKY"],"uri":["http://zotero.org/users/local/LRaKznoY/items/27Z9MTKY"],"itemData":{"id":1249,"type":"webpage","title":"Amazon.com: 10Gtek 10/100M convertidor de medios, 10/100 m.: Industrial &amp; Scientific","URL":"https://www.amazon.com/-/es/10Gtek-100M-convertidor-medios-100/dp/B06ZY77CRC/ref=pd_di_sccai_1/147-4410235-2765521?pd_rd_w=z4EGN&amp;pf_rd_p=c9443270-b914-4430-a90b-72e3e7e784e0&amp;pf_rd_r=EEVG1XRBVGGVSV3SSBRB&amp;pd_rd_r=bc881801-f491-4d0d-af98-c6b8d07a8639&amp;pd_rd_wg=zUnAw&amp;pd_rd_i=B06ZY77CRC&amp;th=1","accessed":{"date-parts":[["2021",7,2]]}}}],"schema":"https://github.com/citation-style-language/schema/raw/master/csl-citation.json"} </w:instrText>
      </w:r>
      <w:r w:rsidR="007619D0">
        <w:rPr>
          <w:rFonts w:ascii="Times New Roman" w:hAnsi="Times New Roman" w:cs="Times New Roman"/>
        </w:rPr>
        <w:fldChar w:fldCharType="separate"/>
      </w:r>
      <w:r w:rsidR="007619D0" w:rsidRPr="007619D0">
        <w:rPr>
          <w:rFonts w:ascii="Times New Roman" w:hAnsi="Times New Roman" w:cs="Times New Roman"/>
        </w:rPr>
        <w:t>[2]</w:t>
      </w:r>
      <w:r w:rsidR="007619D0">
        <w:rPr>
          <w:rFonts w:ascii="Times New Roman" w:hAnsi="Times New Roman" w:cs="Times New Roman"/>
        </w:rPr>
        <w:fldChar w:fldCharType="end"/>
      </w:r>
    </w:p>
    <w:p w14:paraId="5B6A8A9C" w14:textId="6348125D" w:rsidR="005422D0" w:rsidRPr="00925D0B" w:rsidRDefault="00925D0B" w:rsidP="00925D0B">
      <w:pPr>
        <w:pStyle w:val="Text"/>
        <w:ind w:firstLine="0"/>
        <w:jc w:val="center"/>
        <w:rPr>
          <w:b/>
          <w:bCs/>
          <w:i/>
          <w:sz w:val="22"/>
          <w:szCs w:val="22"/>
          <w:u w:val="single"/>
        </w:rPr>
      </w:pPr>
      <w:r w:rsidRPr="00925D0B">
        <w:rPr>
          <w:b/>
          <w:sz w:val="22"/>
          <w:szCs w:val="22"/>
          <w:lang w:val="es-EC"/>
        </w:rPr>
        <w:t>Tabla 2.</w:t>
      </w:r>
      <w:r w:rsidRPr="00925D0B">
        <w:rPr>
          <w:sz w:val="22"/>
          <w:szCs w:val="22"/>
          <w:lang w:val="es-EC"/>
        </w:rPr>
        <w:t xml:space="preserve"> Especificaciones técnicas del equipo</w:t>
      </w:r>
      <w:r w:rsidR="006F4931">
        <w:rPr>
          <w:sz w:val="22"/>
          <w:szCs w:val="22"/>
          <w:lang w:val="es-EC"/>
        </w:rPr>
        <w:t>.</w:t>
      </w:r>
      <w:r w:rsidR="00FF26DB">
        <w:rPr>
          <w:sz w:val="22"/>
          <w:szCs w:val="22"/>
          <w:lang w:val="es-EC"/>
        </w:rPr>
        <w:t xml:space="preserve"> </w:t>
      </w:r>
      <w:r w:rsidR="007619D0">
        <w:rPr>
          <w:sz w:val="22"/>
          <w:szCs w:val="22"/>
          <w:lang w:val="es-EC"/>
        </w:rPr>
        <w:fldChar w:fldCharType="begin"/>
      </w:r>
      <w:r w:rsidR="007619D0">
        <w:rPr>
          <w:sz w:val="22"/>
          <w:szCs w:val="22"/>
          <w:lang w:val="es-EC"/>
        </w:rPr>
        <w:instrText xml:space="preserve"> ADDIN ZOTERO_ITEM CSL_CITATION {"citationID":"fKFeo3Hu","properties":{"formattedCitation":"[2]","plainCitation":"[2]","noteIndex":0},"citationItems":[{"id":1249,"uris":["http://zotero.org/users/local/LRaKznoY/items/27Z9MTKY"],"uri":["http://zotero.org/users/local/LRaKznoY/items/27Z9MTKY"],"itemData":{"id":1249,"type":"webpage","title":"Amazon.com: 10Gtek 10/100M convertidor de medios, 10/100 m.: Industrial &amp; Scientific","URL":"https://www.amazon.com/-/es/10Gtek-100M-convertidor-medios-100/dp/B06ZY77CRC/ref=pd_di_sccai_1/147-4410235-2765521?pd_rd_w=z4EGN&amp;pf_rd_p=c9443270-b914-4430-a90b-72e3e7e784e0&amp;pf_rd_r=EEVG1XRBVGGVSV3SSBRB&amp;pd_rd_r=bc881801-f491-4d0d-af98-c6b8d07a8639&amp;pd_rd_wg=zUnAw&amp;pd_rd_i=B06ZY77CRC&amp;th=1","accessed":{"date-parts":[["2021",7,2]]}}}],"schema":"https://github.com/citation-style-language/schema/raw/master/csl-citation.json"} </w:instrText>
      </w:r>
      <w:r w:rsidR="007619D0">
        <w:rPr>
          <w:sz w:val="22"/>
          <w:szCs w:val="22"/>
          <w:lang w:val="es-EC"/>
        </w:rPr>
        <w:fldChar w:fldCharType="separate"/>
      </w:r>
      <w:r w:rsidR="007619D0" w:rsidRPr="007619D0">
        <w:rPr>
          <w:sz w:val="22"/>
        </w:rPr>
        <w:t>[2]</w:t>
      </w:r>
      <w:r w:rsidR="007619D0">
        <w:rPr>
          <w:sz w:val="22"/>
          <w:szCs w:val="22"/>
          <w:lang w:val="es-EC"/>
        </w:rPr>
        <w:fldChar w:fldCharType="end"/>
      </w:r>
      <w:r w:rsidRPr="00925D0B">
        <w:rPr>
          <w:sz w:val="22"/>
          <w:szCs w:val="22"/>
          <w:lang w:val="es-EC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456"/>
      </w:tblGrid>
      <w:tr w:rsidR="005422D0" w:rsidRPr="00925D0B" w14:paraId="1DFB27A4" w14:textId="77777777" w:rsidTr="005422D0">
        <w:tc>
          <w:tcPr>
            <w:tcW w:w="10456" w:type="dxa"/>
          </w:tcPr>
          <w:p w14:paraId="5B6DCA6A" w14:textId="705E6270" w:rsidR="005422D0" w:rsidRPr="00AE4074" w:rsidRDefault="00925D0B" w:rsidP="00FD416E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Características</w:t>
            </w:r>
            <w:r w:rsidR="008B3376" w:rsidRPr="00AE4074">
              <w:rPr>
                <w:rFonts w:ascii="Times New Roman" w:hAnsi="Times New Roman" w:cs="Times New Roman"/>
                <w:sz w:val="20"/>
                <w:szCs w:val="20"/>
              </w:rPr>
              <w:t>:</w:t>
            </w:r>
          </w:p>
        </w:tc>
      </w:tr>
      <w:tr w:rsidR="005422D0" w:rsidRPr="00EF54EB" w14:paraId="10E96033" w14:textId="77777777" w:rsidTr="005422D0">
        <w:tc>
          <w:tcPr>
            <w:tcW w:w="10456" w:type="dxa"/>
          </w:tcPr>
          <w:p w14:paraId="332A8C8D" w14:textId="77777777" w:rsidR="008B3376" w:rsidRPr="00AE4074" w:rsidRDefault="008B3376" w:rsidP="00FD416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28 K's data buffer RAM</w:t>
            </w:r>
          </w:p>
          <w:p w14:paraId="025ED139" w14:textId="77777777" w:rsidR="008B3376" w:rsidRPr="00AE4074" w:rsidRDefault="008B3376" w:rsidP="00FD416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upport for low-delay time</w:t>
            </w:r>
          </w:p>
          <w:p w14:paraId="472C7DF8" w14:textId="0A8D1C93" w:rsidR="005422D0" w:rsidRPr="00AE4074" w:rsidRDefault="008B3376" w:rsidP="00FD416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re data transmission and full/half-duplex</w:t>
            </w:r>
          </w:p>
        </w:tc>
      </w:tr>
      <w:tr w:rsidR="005422D0" w:rsidRPr="00925D0B" w14:paraId="2916361D" w14:textId="77777777" w:rsidTr="005422D0">
        <w:tc>
          <w:tcPr>
            <w:tcW w:w="10456" w:type="dxa"/>
          </w:tcPr>
          <w:p w14:paraId="641C347B" w14:textId="3CACE0E4" w:rsidR="005422D0" w:rsidRPr="00AE4074" w:rsidRDefault="00B91377" w:rsidP="00FD416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Interfaz</w:t>
            </w:r>
          </w:p>
        </w:tc>
      </w:tr>
      <w:tr w:rsidR="005422D0" w:rsidRPr="00EF54EB" w14:paraId="704B6216" w14:textId="77777777" w:rsidTr="005422D0">
        <w:tc>
          <w:tcPr>
            <w:tcW w:w="10456" w:type="dxa"/>
          </w:tcPr>
          <w:p w14:paraId="38D05725" w14:textId="77777777" w:rsidR="00B91377" w:rsidRPr="00AE4074" w:rsidRDefault="00B91377" w:rsidP="00FD416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 x Ethernet port (RJ45) 10/100Base-Tx</w:t>
            </w:r>
          </w:p>
          <w:p w14:paraId="5426D1CC" w14:textId="2BAC0873" w:rsidR="005422D0" w:rsidRPr="00AE4074" w:rsidRDefault="00B91377" w:rsidP="00FD416E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1 x Optical port (Single SC) 100Base-Fx</w:t>
            </w:r>
          </w:p>
        </w:tc>
      </w:tr>
      <w:tr w:rsidR="005422D0" w:rsidRPr="00925D0B" w14:paraId="4B844154" w14:textId="77777777" w:rsidTr="005422D0">
        <w:tc>
          <w:tcPr>
            <w:tcW w:w="10456" w:type="dxa"/>
          </w:tcPr>
          <w:p w14:paraId="16FEE42D" w14:textId="0D41D4D8" w:rsidR="005422D0" w:rsidRPr="00AE4074" w:rsidRDefault="003E4A2B" w:rsidP="00FD416E">
            <w:pPr>
              <w:jc w:val="center"/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Puerto óptico:</w:t>
            </w:r>
          </w:p>
        </w:tc>
      </w:tr>
      <w:tr w:rsidR="005422D0" w:rsidRPr="00925D0B" w14:paraId="2728551B" w14:textId="77777777" w:rsidTr="005422D0">
        <w:tc>
          <w:tcPr>
            <w:tcW w:w="10456" w:type="dxa"/>
          </w:tcPr>
          <w:p w14:paraId="39831049" w14:textId="77777777" w:rsidR="004F1DEA" w:rsidRPr="00AE4074" w:rsidRDefault="004F1DE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Modo único de 1310 nm</w:t>
            </w:r>
          </w:p>
          <w:p w14:paraId="74149CD4" w14:textId="77777777" w:rsidR="004F1DEA" w:rsidRPr="00AE4074" w:rsidRDefault="004F1DE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Distancia de transferencia: hasta 20 km</w:t>
            </w:r>
          </w:p>
          <w:p w14:paraId="55D168D3" w14:textId="77777777" w:rsidR="004F1DEA" w:rsidRPr="00AE4074" w:rsidRDefault="004F1DE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Conectores: conector SC único</w:t>
            </w:r>
          </w:p>
          <w:p w14:paraId="5DAF5193" w14:textId="77777777" w:rsidR="004F1DEA" w:rsidRPr="00AE4074" w:rsidRDefault="004F1DE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Núcleo de fibra: 8.3um, 8.7um, 9um y 10um en fibra monomodo</w:t>
            </w:r>
          </w:p>
          <w:p w14:paraId="29D955F6" w14:textId="77777777" w:rsidR="004F1DEA" w:rsidRPr="00AE4074" w:rsidRDefault="004F1DE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Potencia óptica (dBm): -15 ~ -8</w:t>
            </w:r>
          </w:p>
          <w:p w14:paraId="2BCB0916" w14:textId="11C384E1" w:rsidR="005422D0" w:rsidRPr="00AE4074" w:rsidRDefault="004F1DE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Sensibilidad de recepción (dBm): ≤-34</w:t>
            </w:r>
          </w:p>
        </w:tc>
      </w:tr>
      <w:tr w:rsidR="005422D0" w:rsidRPr="00925D0B" w14:paraId="5D96BAD1" w14:textId="77777777" w:rsidTr="005422D0">
        <w:tc>
          <w:tcPr>
            <w:tcW w:w="10456" w:type="dxa"/>
          </w:tcPr>
          <w:p w14:paraId="5155A48E" w14:textId="4BD8DC9C" w:rsidR="005422D0" w:rsidRPr="00AE4074" w:rsidRDefault="00AE3E47" w:rsidP="00635D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Puerto Ethernet:</w:t>
            </w:r>
          </w:p>
        </w:tc>
      </w:tr>
      <w:tr w:rsidR="005422D0" w:rsidRPr="00925D0B" w14:paraId="163B4096" w14:textId="77777777" w:rsidTr="005422D0">
        <w:tc>
          <w:tcPr>
            <w:tcW w:w="10456" w:type="dxa"/>
          </w:tcPr>
          <w:p w14:paraId="6A654618" w14:textId="77777777" w:rsidR="00AE3E47" w:rsidRPr="00AE4074" w:rsidRDefault="00AE3E47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Estándar: IEEE 802.3, IEEE 802.3u</w:t>
            </w:r>
          </w:p>
          <w:p w14:paraId="4A3EFE14" w14:textId="77777777" w:rsidR="00AE3E47" w:rsidRPr="00AE4074" w:rsidRDefault="00AE3E47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Velocidad disponible: autodetección de 10 / 100Mbps Full-Duplex y negociación automática Half-Duplex</w:t>
            </w:r>
          </w:p>
          <w:p w14:paraId="7A89DEF4" w14:textId="11F23359" w:rsidR="00AE3E47" w:rsidRPr="00AE4074" w:rsidRDefault="00AE3E47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Conectores: conector RJ-45; Detección automática de conexión MDI / MDI-X</w:t>
            </w:r>
          </w:p>
        </w:tc>
      </w:tr>
      <w:tr w:rsidR="00AE3E47" w:rsidRPr="00925D0B" w14:paraId="5B35A62B" w14:textId="77777777" w:rsidTr="005422D0">
        <w:tc>
          <w:tcPr>
            <w:tcW w:w="10456" w:type="dxa"/>
          </w:tcPr>
          <w:p w14:paraId="456BFF80" w14:textId="13D279B5" w:rsidR="00AE3E47" w:rsidRPr="00AE4074" w:rsidRDefault="00E7210A" w:rsidP="00635D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Indicadores LED:</w:t>
            </w:r>
          </w:p>
        </w:tc>
      </w:tr>
      <w:tr w:rsidR="00AE3E47" w:rsidRPr="00925D0B" w14:paraId="7538EE4E" w14:textId="77777777" w:rsidTr="005422D0">
        <w:tc>
          <w:tcPr>
            <w:tcW w:w="10456" w:type="dxa"/>
          </w:tcPr>
          <w:p w14:paraId="0C0ECCEE" w14:textId="77777777" w:rsidR="00E7210A" w:rsidRPr="00AE4074" w:rsidRDefault="00E7210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FX, TX, Link / Act (izquierda / derecha), FDX, PWR</w:t>
            </w:r>
          </w:p>
          <w:p w14:paraId="2ED86BC7" w14:textId="77777777" w:rsidR="00E7210A" w:rsidRPr="00AE4074" w:rsidRDefault="00E7210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FX: se enciende cuando la velocidad de la fibra es de 100 Mbps, mientras que "APAGADO" significa que la velocidad es de 10 Mbps</w:t>
            </w:r>
          </w:p>
          <w:p w14:paraId="3FAB764D" w14:textId="77777777" w:rsidR="00E7210A" w:rsidRPr="00AE4074" w:rsidRDefault="00E7210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TX: se enciende cuando la velocidad TP es de 100 Mbps, mientras que "APAGADO" significa que la velocidad es de 10 Mbps</w:t>
            </w:r>
          </w:p>
          <w:p w14:paraId="2FE64CFA" w14:textId="77777777" w:rsidR="00E7210A" w:rsidRPr="00AE4074" w:rsidRDefault="00E7210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Enlace / ACT: el lado izquierdo se indica para el enlace / acto del puerto de fibra y el lado derecho para TP, la luz parpadea cuando se transmiten y reciben datos</w:t>
            </w:r>
          </w:p>
          <w:p w14:paraId="3123E6F7" w14:textId="77777777" w:rsidR="00E7210A" w:rsidRPr="00AE4074" w:rsidRDefault="00E7210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FDX: Luz encendida cuando el modo TP full-duplex está activo, luz apagada cuando el modo TP semidúplex está activo</w:t>
            </w:r>
          </w:p>
          <w:p w14:paraId="6265C4BA" w14:textId="49606AE5" w:rsidR="00AE3E47" w:rsidRPr="00AE4074" w:rsidRDefault="00E7210A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PWR: se enciende cuando se enciende la CC, de lo contrario se apaga</w:t>
            </w:r>
          </w:p>
        </w:tc>
      </w:tr>
      <w:tr w:rsidR="00BF02EC" w:rsidRPr="00925D0B" w14:paraId="040AE4DD" w14:textId="77777777" w:rsidTr="005422D0">
        <w:tc>
          <w:tcPr>
            <w:tcW w:w="10456" w:type="dxa"/>
          </w:tcPr>
          <w:p w14:paraId="14C927DC" w14:textId="69F8379B" w:rsidR="00BF02EC" w:rsidRPr="00AE4074" w:rsidRDefault="00BF02EC" w:rsidP="00635D43">
            <w:pPr>
              <w:tabs>
                <w:tab w:val="left" w:pos="6493"/>
              </w:tabs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Requisitos de energía:</w:t>
            </w:r>
          </w:p>
        </w:tc>
      </w:tr>
      <w:tr w:rsidR="00BF02EC" w:rsidRPr="00925D0B" w14:paraId="5C7D92BA" w14:textId="77777777" w:rsidTr="005422D0">
        <w:tc>
          <w:tcPr>
            <w:tcW w:w="10456" w:type="dxa"/>
          </w:tcPr>
          <w:p w14:paraId="1523EEA5" w14:textId="77777777" w:rsidR="002B46F2" w:rsidRPr="00AE4074" w:rsidRDefault="002B46F2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Voltaje de salida: CA 220V o DC5V 1A</w:t>
            </w:r>
          </w:p>
          <w:p w14:paraId="19D005DC" w14:textId="1E86ECC9" w:rsidR="00BF02EC" w:rsidRPr="00AE4074" w:rsidRDefault="002B46F2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Disipación de energía: ≤1 vatios</w:t>
            </w:r>
          </w:p>
        </w:tc>
      </w:tr>
      <w:tr w:rsidR="002B46F2" w:rsidRPr="00925D0B" w14:paraId="61EF6E09" w14:textId="77777777" w:rsidTr="005422D0">
        <w:tc>
          <w:tcPr>
            <w:tcW w:w="10456" w:type="dxa"/>
          </w:tcPr>
          <w:p w14:paraId="7FD9CF37" w14:textId="518FFE49" w:rsidR="002B46F2" w:rsidRPr="00AE4074" w:rsidRDefault="002B46F2" w:rsidP="00635D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Características físicas:</w:t>
            </w:r>
          </w:p>
        </w:tc>
      </w:tr>
      <w:tr w:rsidR="002B46F2" w:rsidRPr="00925D0B" w14:paraId="155780BC" w14:textId="77777777" w:rsidTr="005422D0">
        <w:tc>
          <w:tcPr>
            <w:tcW w:w="10456" w:type="dxa"/>
          </w:tcPr>
          <w:p w14:paraId="099A9FFD" w14:textId="77777777" w:rsidR="002B7900" w:rsidRPr="00AE4074" w:rsidRDefault="002B7900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Vivienda: caja de metal</w:t>
            </w:r>
          </w:p>
          <w:p w14:paraId="59405DB3" w14:textId="0BF8524E" w:rsidR="002B46F2" w:rsidRPr="00AE4074" w:rsidRDefault="002B7900" w:rsidP="00FD416E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Volumen: 94x70x26mm (LxAnxAl)</w:t>
            </w:r>
          </w:p>
        </w:tc>
      </w:tr>
      <w:tr w:rsidR="002B7900" w:rsidRPr="00925D0B" w14:paraId="46E28F6A" w14:textId="77777777" w:rsidTr="005422D0">
        <w:tc>
          <w:tcPr>
            <w:tcW w:w="10456" w:type="dxa"/>
          </w:tcPr>
          <w:p w14:paraId="78288E28" w14:textId="27F9E477" w:rsidR="002B7900" w:rsidRPr="00AE4074" w:rsidRDefault="002B7900" w:rsidP="00635D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Límites ambientales:</w:t>
            </w:r>
          </w:p>
        </w:tc>
      </w:tr>
      <w:tr w:rsidR="002B7900" w:rsidRPr="00925D0B" w14:paraId="3996C507" w14:textId="77777777" w:rsidTr="005422D0">
        <w:tc>
          <w:tcPr>
            <w:tcW w:w="10456" w:type="dxa"/>
          </w:tcPr>
          <w:p w14:paraId="5D2B8A81" w14:textId="77777777" w:rsidR="00FD416E" w:rsidRPr="00AE4074" w:rsidRDefault="00FD416E" w:rsidP="00FD416E">
            <w:pPr>
              <w:tabs>
                <w:tab w:val="left" w:pos="5267"/>
                <w:tab w:val="left" w:pos="560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Temperatura de funcionamiento: 0 ° C a 60 ° C</w:t>
            </w:r>
          </w:p>
          <w:p w14:paraId="6A6D64B5" w14:textId="77777777" w:rsidR="00FD416E" w:rsidRPr="00AE4074" w:rsidRDefault="00FD416E" w:rsidP="00FD416E">
            <w:pPr>
              <w:tabs>
                <w:tab w:val="left" w:pos="5267"/>
                <w:tab w:val="left" w:pos="560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Temperatura de almacenamiento: -20 ° C a 70 ° C</w:t>
            </w:r>
          </w:p>
          <w:p w14:paraId="5446C23F" w14:textId="01BD5889" w:rsidR="002B7900" w:rsidRPr="00AE4074" w:rsidRDefault="00FD416E" w:rsidP="00FD416E">
            <w:pPr>
              <w:tabs>
                <w:tab w:val="left" w:pos="5267"/>
                <w:tab w:val="left" w:pos="560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r w:rsidRPr="00AE4074">
              <w:rPr>
                <w:rFonts w:ascii="Times New Roman" w:hAnsi="Times New Roman" w:cs="Times New Roman"/>
                <w:sz w:val="20"/>
                <w:szCs w:val="20"/>
              </w:rPr>
              <w:t>Humedad: 5% a 90% RH</w:t>
            </w:r>
          </w:p>
        </w:tc>
      </w:tr>
    </w:tbl>
    <w:p w14:paraId="71BB5BBE" w14:textId="77777777" w:rsidR="005422D0" w:rsidRPr="00925D0B" w:rsidRDefault="005422D0" w:rsidP="0078322A">
      <w:pPr>
        <w:jc w:val="center"/>
        <w:rPr>
          <w:rFonts w:ascii="Times New Roman" w:hAnsi="Times New Roman" w:cs="Times New Roman"/>
        </w:rPr>
      </w:pPr>
    </w:p>
    <w:p w14:paraId="3BC4E19F" w14:textId="77777777" w:rsidR="00AE5678" w:rsidRDefault="00AE5678" w:rsidP="0078322A">
      <w:pPr>
        <w:jc w:val="center"/>
        <w:rPr>
          <w:rFonts w:ascii="Times New Roman" w:hAnsi="Times New Roman" w:cs="Times New Roman"/>
        </w:rPr>
      </w:pPr>
    </w:p>
    <w:p w14:paraId="5D614880" w14:textId="77777777" w:rsidR="00EF54EB" w:rsidRPr="00925D0B" w:rsidRDefault="00EF54EB" w:rsidP="0078322A">
      <w:pPr>
        <w:jc w:val="center"/>
        <w:rPr>
          <w:rFonts w:ascii="Times New Roman" w:hAnsi="Times New Roman" w:cs="Times New Roman"/>
        </w:rPr>
      </w:pPr>
    </w:p>
    <w:p w14:paraId="343AD401" w14:textId="77777777" w:rsidR="0020277B" w:rsidRPr="00925D0B" w:rsidRDefault="0020277B" w:rsidP="00331271">
      <w:pPr>
        <w:rPr>
          <w:rFonts w:ascii="Times New Roman" w:hAnsi="Times New Roman" w:cs="Times New Roman"/>
        </w:rPr>
      </w:pPr>
    </w:p>
    <w:p w14:paraId="05FC5C37" w14:textId="77777777" w:rsidR="004C1DB4" w:rsidRPr="00925D0B" w:rsidRDefault="004C1DB4" w:rsidP="004C1DB4">
      <w:pPr>
        <w:pStyle w:val="ListParagraph"/>
        <w:numPr>
          <w:ilvl w:val="0"/>
          <w:numId w:val="14"/>
        </w:numPr>
        <w:jc w:val="both"/>
        <w:rPr>
          <w:rFonts w:ascii="Times New Roman" w:hAnsi="Times New Roman" w:cs="Times New Roman"/>
          <w:b/>
          <w:bCs/>
        </w:rPr>
      </w:pPr>
      <w:r w:rsidRPr="00925D0B">
        <w:rPr>
          <w:rFonts w:ascii="Times New Roman" w:hAnsi="Times New Roman" w:cs="Times New Roman"/>
          <w:b/>
          <w:bCs/>
        </w:rPr>
        <w:t>Consulte al menos dos equipos de conmutación óptica (switches) utilizados en redes eléctricas (Smart grids).</w:t>
      </w:r>
    </w:p>
    <w:p w14:paraId="54EC2749" w14:textId="039B0A4B" w:rsidR="0033407E" w:rsidRPr="00925D0B" w:rsidRDefault="004C1DB4" w:rsidP="0033407E">
      <w:pPr>
        <w:pStyle w:val="ListParagraph"/>
        <w:numPr>
          <w:ilvl w:val="1"/>
          <w:numId w:val="14"/>
        </w:numPr>
        <w:jc w:val="both"/>
        <w:rPr>
          <w:rFonts w:ascii="Times New Roman" w:hAnsi="Times New Roman" w:cs="Times New Roman"/>
          <w:b/>
          <w:bCs/>
        </w:rPr>
      </w:pPr>
      <w:r w:rsidRPr="00925D0B">
        <w:rPr>
          <w:rFonts w:ascii="Times New Roman" w:hAnsi="Times New Roman" w:cs="Times New Roman"/>
          <w:b/>
          <w:bCs/>
        </w:rPr>
        <w:t>Indique características tales como: voltaje de alimentación, interfaces ópticas nativas (e,g., conectores FC), números de puertos, tecnologías de red y encapsulamiento (e,g., ehternet, MPLS), compatibilidad con transceivers SFP, tipo de fibra o patchcords utillizados.</w:t>
      </w:r>
    </w:p>
    <w:p w14:paraId="64213312" w14:textId="493F67D8" w:rsidR="00FF26DB" w:rsidRDefault="00FF26DB" w:rsidP="00FF26DB">
      <w:pPr>
        <w:pStyle w:val="Heading1"/>
      </w:pPr>
      <w:bookmarkStart w:id="3" w:name="_Toc76113204"/>
      <w:r>
        <w:t>Switches utilizados en Smart Grid</w:t>
      </w:r>
      <w:bookmarkEnd w:id="3"/>
    </w:p>
    <w:p w14:paraId="2E45E04F" w14:textId="77777777" w:rsidR="007D48D9" w:rsidRPr="00FF26DB" w:rsidRDefault="007D48D9" w:rsidP="007D48D9"/>
    <w:p w14:paraId="7CE51D25" w14:textId="6C949E28" w:rsidR="005942A8" w:rsidRPr="00925D0B" w:rsidRDefault="005942A8" w:rsidP="00FF26DB">
      <w:pPr>
        <w:pStyle w:val="Heading2"/>
      </w:pPr>
      <w:bookmarkStart w:id="4" w:name="_Toc76113205"/>
      <w:r w:rsidRPr="005942A8">
        <w:t>Conmutador De Red De 20 Puertos No Administrado, Conmutador Gigabit Completo</w:t>
      </w:r>
      <w:bookmarkEnd w:id="4"/>
    </w:p>
    <w:p w14:paraId="69AA2246" w14:textId="4FD78833" w:rsidR="0099128B" w:rsidRPr="00925D0B" w:rsidRDefault="006F4931" w:rsidP="000513E9">
      <w:pPr>
        <w:pStyle w:val="ListParagraph"/>
        <w:ind w:left="0"/>
        <w:jc w:val="center"/>
        <w:rPr>
          <w:rFonts w:ascii="Times New Roman" w:hAnsi="Times New Roman" w:cs="Times New Roman"/>
          <w:b/>
          <w:bCs/>
          <w:i/>
          <w:u w:val="single"/>
        </w:rPr>
      </w:pPr>
      <w:r w:rsidRPr="006F4931">
        <w:rPr>
          <w:rFonts w:ascii="Times New Roman" w:hAnsi="Times New Roman" w:cs="Times New Roman"/>
          <w:iCs/>
          <w:noProof/>
        </w:rPr>
        <w:drawing>
          <wp:inline distT="0" distB="0" distL="0" distR="0" wp14:anchorId="343E1479" wp14:editId="018DF866">
            <wp:extent cx="2785730" cy="2264410"/>
            <wp:effectExtent l="0" t="0" r="0" b="254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7482" cy="22739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F1CCD8" w14:textId="3ABB3403" w:rsidR="0099128B" w:rsidRPr="00925D0B" w:rsidRDefault="0099128B" w:rsidP="000513E9">
      <w:pPr>
        <w:pStyle w:val="ListParagraph"/>
        <w:ind w:left="0"/>
        <w:jc w:val="center"/>
        <w:rPr>
          <w:rFonts w:ascii="Times New Roman" w:hAnsi="Times New Roman" w:cs="Times New Roman"/>
        </w:rPr>
      </w:pPr>
      <w:r w:rsidRPr="007619D0">
        <w:rPr>
          <w:rFonts w:ascii="Times New Roman" w:hAnsi="Times New Roman" w:cs="Times New Roman"/>
          <w:b/>
        </w:rPr>
        <w:t xml:space="preserve">Figura </w:t>
      </w:r>
      <w:r w:rsidR="00925D0B" w:rsidRPr="007619D0">
        <w:rPr>
          <w:rFonts w:ascii="Times New Roman" w:hAnsi="Times New Roman" w:cs="Times New Roman"/>
          <w:b/>
        </w:rPr>
        <w:t>3</w:t>
      </w:r>
      <w:r w:rsidRPr="007619D0">
        <w:rPr>
          <w:rFonts w:ascii="Times New Roman" w:hAnsi="Times New Roman" w:cs="Times New Roman"/>
          <w:b/>
        </w:rPr>
        <w:t>.</w:t>
      </w:r>
      <w:r w:rsidRPr="007619D0">
        <w:rPr>
          <w:rFonts w:ascii="Times New Roman" w:hAnsi="Times New Roman" w:cs="Times New Roman"/>
        </w:rPr>
        <w:t xml:space="preserve"> </w:t>
      </w:r>
      <w:r w:rsidR="006F6F5A" w:rsidRPr="007619D0">
        <w:rPr>
          <w:rFonts w:ascii="Times New Roman" w:hAnsi="Times New Roman" w:cs="Times New Roman"/>
        </w:rPr>
        <w:t>Switch IES3020G</w:t>
      </w:r>
      <w:r w:rsidRPr="007619D0">
        <w:rPr>
          <w:rFonts w:ascii="Times New Roman" w:hAnsi="Times New Roman" w:cs="Times New Roman"/>
        </w:rPr>
        <w:t xml:space="preserve">. </w:t>
      </w:r>
      <w:r w:rsidRPr="00925D0B">
        <w:rPr>
          <w:rFonts w:ascii="Times New Roman" w:hAnsi="Times New Roman" w:cs="Times New Roman"/>
        </w:rPr>
        <w:t>[</w:t>
      </w:r>
      <w:r w:rsidR="00AE4074">
        <w:rPr>
          <w:rFonts w:ascii="Times New Roman" w:hAnsi="Times New Roman" w:cs="Times New Roman"/>
        </w:rPr>
        <w:t>3</w:t>
      </w:r>
      <w:r w:rsidRPr="00925D0B">
        <w:rPr>
          <w:rFonts w:ascii="Times New Roman" w:hAnsi="Times New Roman" w:cs="Times New Roman"/>
        </w:rPr>
        <w:t>]</w:t>
      </w:r>
    </w:p>
    <w:p w14:paraId="5D4C4625" w14:textId="77777777" w:rsidR="0099128B" w:rsidRPr="00925D0B" w:rsidRDefault="0099128B" w:rsidP="00457664">
      <w:pPr>
        <w:pStyle w:val="ListParagraph"/>
        <w:rPr>
          <w:rFonts w:ascii="Times New Roman" w:hAnsi="Times New Roman" w:cs="Times New Roman"/>
          <w:b/>
          <w:bCs/>
          <w:i/>
          <w:u w:val="single"/>
        </w:rPr>
      </w:pPr>
    </w:p>
    <w:p w14:paraId="522BE4D0" w14:textId="37ED5D7B" w:rsidR="00D20944" w:rsidRPr="00D20944" w:rsidRDefault="0099128B" w:rsidP="00D20944">
      <w:pPr>
        <w:pStyle w:val="Text"/>
        <w:ind w:firstLine="0"/>
        <w:jc w:val="center"/>
        <w:rPr>
          <w:sz w:val="22"/>
          <w:szCs w:val="22"/>
          <w:lang w:val="es-EC"/>
        </w:rPr>
      </w:pPr>
      <w:r w:rsidRPr="00925D0B">
        <w:rPr>
          <w:b/>
          <w:sz w:val="22"/>
          <w:szCs w:val="22"/>
          <w:lang w:val="es-EC"/>
        </w:rPr>
        <w:t xml:space="preserve">Tabla </w:t>
      </w:r>
      <w:r w:rsidR="00925D0B" w:rsidRPr="00925D0B">
        <w:rPr>
          <w:b/>
          <w:sz w:val="22"/>
          <w:szCs w:val="22"/>
          <w:lang w:val="es-EC"/>
        </w:rPr>
        <w:t>3</w:t>
      </w:r>
      <w:r w:rsidRPr="00925D0B">
        <w:rPr>
          <w:b/>
          <w:sz w:val="22"/>
          <w:szCs w:val="22"/>
          <w:lang w:val="es-EC"/>
        </w:rPr>
        <w:t>.</w:t>
      </w:r>
      <w:r w:rsidRPr="00925D0B">
        <w:rPr>
          <w:sz w:val="22"/>
          <w:szCs w:val="22"/>
          <w:lang w:val="es-EC"/>
        </w:rPr>
        <w:t xml:space="preserve"> Especificaciones técnicas del equipo </w:t>
      </w:r>
      <w:r w:rsidR="00347544" w:rsidRPr="00347544">
        <w:rPr>
          <w:sz w:val="22"/>
          <w:szCs w:val="22"/>
          <w:lang w:val="es-EC"/>
        </w:rPr>
        <w:t>Switch IES3020G</w:t>
      </w:r>
      <w:r w:rsidRPr="00925D0B">
        <w:rPr>
          <w:sz w:val="22"/>
          <w:szCs w:val="22"/>
          <w:lang w:val="es-EC"/>
        </w:rPr>
        <w:t>. [</w:t>
      </w:r>
      <w:r w:rsidR="00AE4074">
        <w:rPr>
          <w:sz w:val="22"/>
          <w:szCs w:val="22"/>
          <w:lang w:val="es-EC"/>
        </w:rPr>
        <w:t>3</w:t>
      </w:r>
      <w:r w:rsidRPr="00925D0B">
        <w:rPr>
          <w:sz w:val="22"/>
          <w:szCs w:val="22"/>
          <w:lang w:val="es-EC"/>
        </w:rPr>
        <w:t>]</w:t>
      </w:r>
    </w:p>
    <w:p w14:paraId="47927FC7" w14:textId="77777777" w:rsidR="00DE1C3C" w:rsidRPr="00AE4074" w:rsidRDefault="00DE1C3C" w:rsidP="000513E9">
      <w:pPr>
        <w:pStyle w:val="Text"/>
        <w:ind w:firstLine="0"/>
        <w:jc w:val="center"/>
        <w:rPr>
          <w:lang w:val="es-EC"/>
        </w:rPr>
      </w:pPr>
    </w:p>
    <w:tbl>
      <w:tblPr>
        <w:tblW w:w="0" w:type="auto"/>
        <w:jc w:val="center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200"/>
        <w:gridCol w:w="9250"/>
      </w:tblGrid>
      <w:tr w:rsidR="00DE1C3C" w:rsidRPr="00DE1C3C" w14:paraId="47B45BF1" w14:textId="77777777" w:rsidTr="00DE1C3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48C01A4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Estándar</w:t>
            </w:r>
          </w:p>
          <w:p w14:paraId="6A27CFA9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Y</w:t>
            </w:r>
          </w:p>
          <w:p w14:paraId="1456737E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rotocolo</w:t>
            </w:r>
          </w:p>
          <w:p w14:paraId="53996E3B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026B5E2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281C80E3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EE 802.3 para 10Base-T</w:t>
            </w:r>
          </w:p>
          <w:p w14:paraId="68893983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EE 802.3u para 100Base-TX</w:t>
            </w:r>
          </w:p>
          <w:p w14:paraId="73704781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EE 802.3ab para 1000Base-T</w:t>
            </w:r>
          </w:p>
          <w:p w14:paraId="357415CD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EE 802.3z para 1000Base-X</w:t>
            </w:r>
          </w:p>
          <w:p w14:paraId="41752FB7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DE1C3C" w:rsidRPr="00DE1C3C" w14:paraId="4872A6A9" w14:textId="77777777" w:rsidTr="00DE1C3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D380BEF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terfaz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A2EB26F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0C80014D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uerto de cobre: ​​10/100 / 1000Base-T (X), RJ45, Control de flujo automático, Modo dúplex completo / medio, Autotunning MDI / MDI-X</w:t>
            </w:r>
          </w:p>
          <w:p w14:paraId="25BEAA8F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anura SFP: 1000Base-SFP</w:t>
            </w:r>
          </w:p>
          <w:p w14:paraId="1EA203A5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DE1C3C" w:rsidRPr="00DE1C3C" w14:paraId="4F737B17" w14:textId="77777777" w:rsidTr="00DE1C3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1707370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dicador LED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098BEC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43499681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dicador de funcionamiento, indicador de puerto, indicador de fuente de alimentación</w:t>
            </w:r>
          </w:p>
          <w:p w14:paraId="791FAE6D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DE1C3C" w:rsidRPr="00DE1C3C" w14:paraId="07B8B08E" w14:textId="77777777" w:rsidTr="00DE1C3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4605FD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ambiar</w:t>
            </w:r>
          </w:p>
          <w:p w14:paraId="45606C37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ropiedad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F244164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4CED50C6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Modo de transmisión: almacenar y reenviar</w:t>
            </w:r>
          </w:p>
          <w:p w14:paraId="4740A5A7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Dirección MAC: 16K</w:t>
            </w:r>
          </w:p>
          <w:p w14:paraId="161FDCD3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Tamaño del búfer del paquete: 12 Mbit</w:t>
            </w:r>
          </w:p>
          <w:p w14:paraId="5F67465E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ncho de banda del backplane: 56G</w:t>
            </w:r>
          </w:p>
          <w:p w14:paraId="18037B70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etardo de tiempo de conmutación: &lt;10μs</w:t>
            </w:r>
          </w:p>
          <w:p w14:paraId="58A331C1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DE1C3C" w:rsidRPr="00DE1C3C" w14:paraId="509D580C" w14:textId="77777777" w:rsidTr="00DE1C3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359D93A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Energía</w:t>
            </w:r>
          </w:p>
          <w:p w14:paraId="38EF7544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equisito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5727A75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23D0C2A8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12 ~ 48 VCC, bloques de terminales de 4 pines con paso de 7,62 mm</w:t>
            </w:r>
          </w:p>
          <w:p w14:paraId="1AC86CF1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edundancia de fuente de alimentación dual, protección contra polaridad inversa, no polaridad</w:t>
            </w:r>
          </w:p>
          <w:p w14:paraId="16081F16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DE1C3C" w:rsidRPr="00DE1C3C" w14:paraId="39CE2B99" w14:textId="77777777" w:rsidTr="00DE1C3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F47A205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mbiental</w:t>
            </w:r>
          </w:p>
          <w:p w14:paraId="3A1F759B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Límite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EF8257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766824EF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ango de temperatura de funcionamiento: -40 ~ 75 ℃</w:t>
            </w:r>
          </w:p>
          <w:p w14:paraId="145DE328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ango de temperatura de almacenamiento: -40 ~ 85 ℃</w:t>
            </w:r>
          </w:p>
          <w:p w14:paraId="70E03298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 xml:space="preserve">Humedad relativa: 5% </w:t>
            </w:r>
            <w:r w:rsidRPr="00DE1C3C">
              <w:rPr>
                <w:rFonts w:ascii="Times New Roman" w:eastAsia="MS Mincho" w:hAnsi="Times New Roman" w:cs="Times New Roman"/>
                <w:color w:val="333333"/>
                <w:sz w:val="20"/>
                <w:szCs w:val="20"/>
                <w:lang w:eastAsia="es-EC"/>
              </w:rPr>
              <w:t>～</w:t>
            </w: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 xml:space="preserve"> 95% (sin condensación)</w:t>
            </w:r>
          </w:p>
          <w:p w14:paraId="6401F2D8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DE1C3C" w:rsidRPr="00DE1C3C" w14:paraId="76400833" w14:textId="77777777" w:rsidTr="00DE1C3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56B7256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Físico</w:t>
            </w:r>
          </w:p>
          <w:p w14:paraId="760E1A57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aracterística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615784A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50B46BF3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arcasa: protección IP40, metal</w:t>
            </w:r>
          </w:p>
          <w:p w14:paraId="349E248B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stalación: montaje en carril DIN</w:t>
            </w:r>
          </w:p>
          <w:p w14:paraId="31ECA51D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Dimensiones (ancho x alto x profundidad): 70 mm × 160 mm × 130 mm</w:t>
            </w:r>
          </w:p>
          <w:p w14:paraId="5E872159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eso: ≤1.08kg</w:t>
            </w:r>
          </w:p>
          <w:p w14:paraId="01174F0B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DE1C3C" w:rsidRPr="00DE1C3C" w14:paraId="486735AF" w14:textId="77777777" w:rsidTr="00DE1C3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1877701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dustrial</w:t>
            </w:r>
          </w:p>
          <w:p w14:paraId="14ED24BA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Estándar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8A6B25C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5E155580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C 61000-4-2 (ESD), nivel 3</w:t>
            </w:r>
          </w:p>
          <w:p w14:paraId="737E06C8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C 61000-4-4 (EFT), nivel 3</w:t>
            </w:r>
          </w:p>
          <w:p w14:paraId="44D72D74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C 61000-4-5 (sobretensión), nivel 3</w:t>
            </w:r>
          </w:p>
          <w:p w14:paraId="0DF78C4B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hoque: IEC 60068-2-27</w:t>
            </w:r>
          </w:p>
          <w:p w14:paraId="6CCDC1DB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aída libre: IEC 60068-2-32</w:t>
            </w:r>
          </w:p>
          <w:p w14:paraId="2C92D9A2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Vibración: IEC 60068-2-6</w:t>
            </w:r>
          </w:p>
          <w:p w14:paraId="18B3E50F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DE1C3C" w:rsidRPr="00DE1C3C" w14:paraId="41FC343E" w14:textId="77777777" w:rsidTr="00DE1C3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834E1F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ertificació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A58C30B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1A3F574A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E, FCC, RoHS</w:t>
            </w:r>
          </w:p>
          <w:p w14:paraId="0B0460A4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DE1C3C" w:rsidRPr="00DE1C3C" w14:paraId="3A3AE412" w14:textId="77777777" w:rsidTr="00AE4074">
        <w:trPr>
          <w:trHeight w:val="72"/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6CFF00" w14:textId="77777777" w:rsidR="00DE1C3C" w:rsidRPr="00DE1C3C" w:rsidRDefault="00DE1C3C" w:rsidP="00DE1C3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Garantía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77F59A0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3B9E1290" w14:textId="77777777" w:rsidR="00DE1C3C" w:rsidRPr="00DE1C3C" w:rsidRDefault="00DE1C3C" w:rsidP="00DE1C3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E1C3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5 años</w:t>
            </w:r>
          </w:p>
        </w:tc>
      </w:tr>
    </w:tbl>
    <w:p w14:paraId="6CE57A5D" w14:textId="77777777" w:rsidR="00DE1C3C" w:rsidRDefault="00DE1C3C" w:rsidP="000513E9">
      <w:pPr>
        <w:pStyle w:val="Text"/>
        <w:ind w:firstLine="0"/>
        <w:jc w:val="center"/>
        <w:rPr>
          <w:sz w:val="22"/>
          <w:szCs w:val="22"/>
          <w:lang w:val="es-EC"/>
        </w:rPr>
      </w:pPr>
    </w:p>
    <w:p w14:paraId="56C33819" w14:textId="77777777" w:rsidR="00C34603" w:rsidRDefault="00C34603" w:rsidP="00C34603">
      <w:pPr>
        <w:pStyle w:val="Text"/>
        <w:ind w:firstLine="0"/>
        <w:rPr>
          <w:b/>
          <w:bCs/>
          <w:i/>
          <w:sz w:val="22"/>
          <w:szCs w:val="22"/>
          <w:u w:val="single"/>
          <w:lang w:val="es-EC"/>
        </w:rPr>
      </w:pPr>
    </w:p>
    <w:p w14:paraId="210F5DE2" w14:textId="658E4868" w:rsidR="00353B7D" w:rsidRPr="00925D0B" w:rsidRDefault="00353B7D" w:rsidP="00FF26DB">
      <w:pPr>
        <w:pStyle w:val="Heading2"/>
      </w:pPr>
      <w:bookmarkStart w:id="5" w:name="_Toc76113206"/>
      <w:r w:rsidRPr="00BE091B">
        <w:t xml:space="preserve">Conmutador </w:t>
      </w:r>
      <w:r w:rsidR="00BE091B" w:rsidRPr="00BE091B">
        <w:t>Ethernet Industrial</w:t>
      </w:r>
      <w:r w:rsidRPr="00BE091B">
        <w:t xml:space="preserve"> De 20 Puertos </w:t>
      </w:r>
      <w:r w:rsidR="00BE091B" w:rsidRPr="00BE091B">
        <w:t>Con Carcasa Metálica Con Protección IP40</w:t>
      </w:r>
      <w:bookmarkEnd w:id="5"/>
    </w:p>
    <w:p w14:paraId="6591733A" w14:textId="38432767" w:rsidR="00353B7D" w:rsidRPr="00925D0B" w:rsidRDefault="00DD581F" w:rsidP="00353B7D">
      <w:pPr>
        <w:pStyle w:val="ListParagraph"/>
        <w:ind w:left="0"/>
        <w:jc w:val="center"/>
        <w:rPr>
          <w:rFonts w:ascii="Times New Roman" w:hAnsi="Times New Roman" w:cs="Times New Roman"/>
          <w:b/>
          <w:bCs/>
          <w:i/>
          <w:u w:val="single"/>
        </w:rPr>
      </w:pPr>
      <w:r w:rsidRPr="00DD581F">
        <w:rPr>
          <w:rFonts w:ascii="Times New Roman" w:hAnsi="Times New Roman" w:cs="Times New Roman"/>
          <w:iCs/>
          <w:noProof/>
        </w:rPr>
        <w:drawing>
          <wp:inline distT="0" distB="0" distL="0" distR="0" wp14:anchorId="693E44BC" wp14:editId="292DA36A">
            <wp:extent cx="3094075" cy="2482255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99974" cy="2486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FE66E4" w14:textId="21581455" w:rsidR="00353B7D" w:rsidRPr="00925D0B" w:rsidRDefault="00353B7D" w:rsidP="00353B7D">
      <w:pPr>
        <w:pStyle w:val="ListParagraph"/>
        <w:ind w:left="0"/>
        <w:jc w:val="center"/>
        <w:rPr>
          <w:rFonts w:ascii="Times New Roman" w:hAnsi="Times New Roman" w:cs="Times New Roman"/>
        </w:rPr>
      </w:pPr>
      <w:r w:rsidRPr="007619D0">
        <w:rPr>
          <w:rFonts w:ascii="Times New Roman" w:hAnsi="Times New Roman" w:cs="Times New Roman"/>
          <w:b/>
        </w:rPr>
        <w:t xml:space="preserve">Figura </w:t>
      </w:r>
      <w:r w:rsidR="00BE091B" w:rsidRPr="007619D0">
        <w:rPr>
          <w:rFonts w:ascii="Times New Roman" w:hAnsi="Times New Roman" w:cs="Times New Roman"/>
          <w:b/>
        </w:rPr>
        <w:t>4</w:t>
      </w:r>
      <w:r w:rsidRPr="007619D0">
        <w:rPr>
          <w:rFonts w:ascii="Times New Roman" w:hAnsi="Times New Roman" w:cs="Times New Roman"/>
          <w:b/>
        </w:rPr>
        <w:t>.</w:t>
      </w:r>
      <w:r w:rsidRPr="007619D0">
        <w:rPr>
          <w:rFonts w:ascii="Times New Roman" w:hAnsi="Times New Roman" w:cs="Times New Roman"/>
        </w:rPr>
        <w:t xml:space="preserve"> Switch </w:t>
      </w:r>
      <w:r w:rsidR="00FC302D" w:rsidRPr="007619D0">
        <w:rPr>
          <w:rFonts w:ascii="Times New Roman" w:hAnsi="Times New Roman" w:cs="Times New Roman"/>
        </w:rPr>
        <w:t>IES3020</w:t>
      </w:r>
      <w:r w:rsidRPr="007619D0">
        <w:rPr>
          <w:rFonts w:ascii="Times New Roman" w:hAnsi="Times New Roman" w:cs="Times New Roman"/>
        </w:rPr>
        <w:t xml:space="preserve">. </w:t>
      </w:r>
      <w:r w:rsidRPr="00925D0B">
        <w:rPr>
          <w:rFonts w:ascii="Times New Roman" w:hAnsi="Times New Roman" w:cs="Times New Roman"/>
        </w:rPr>
        <w:t>[</w:t>
      </w:r>
      <w:r w:rsidR="00AE4074">
        <w:rPr>
          <w:rFonts w:ascii="Times New Roman" w:hAnsi="Times New Roman" w:cs="Times New Roman"/>
        </w:rPr>
        <w:t>4</w:t>
      </w:r>
      <w:r w:rsidRPr="00925D0B">
        <w:rPr>
          <w:rFonts w:ascii="Times New Roman" w:hAnsi="Times New Roman" w:cs="Times New Roman"/>
        </w:rPr>
        <w:t>]</w:t>
      </w:r>
    </w:p>
    <w:p w14:paraId="15BE051C" w14:textId="77777777" w:rsidR="00353B7D" w:rsidRPr="00925D0B" w:rsidRDefault="00353B7D" w:rsidP="00353B7D">
      <w:pPr>
        <w:pStyle w:val="ListParagraph"/>
        <w:rPr>
          <w:rFonts w:ascii="Times New Roman" w:hAnsi="Times New Roman" w:cs="Times New Roman"/>
          <w:b/>
          <w:bCs/>
          <w:i/>
          <w:u w:val="single"/>
        </w:rPr>
      </w:pPr>
    </w:p>
    <w:p w14:paraId="35D6B334" w14:textId="5D145F83" w:rsidR="00353B7D" w:rsidRDefault="00353B7D" w:rsidP="00353B7D">
      <w:pPr>
        <w:pStyle w:val="Text"/>
        <w:ind w:firstLine="0"/>
        <w:jc w:val="center"/>
        <w:rPr>
          <w:sz w:val="22"/>
          <w:szCs w:val="22"/>
          <w:lang w:val="es-EC"/>
        </w:rPr>
      </w:pPr>
      <w:r w:rsidRPr="00925D0B">
        <w:rPr>
          <w:b/>
          <w:sz w:val="22"/>
          <w:szCs w:val="22"/>
          <w:lang w:val="es-EC"/>
        </w:rPr>
        <w:t xml:space="preserve">Tabla </w:t>
      </w:r>
      <w:r w:rsidR="00BE091B">
        <w:rPr>
          <w:b/>
          <w:sz w:val="22"/>
          <w:szCs w:val="22"/>
          <w:lang w:val="es-EC"/>
        </w:rPr>
        <w:t>4</w:t>
      </w:r>
      <w:r w:rsidRPr="00925D0B">
        <w:rPr>
          <w:b/>
          <w:sz w:val="22"/>
          <w:szCs w:val="22"/>
          <w:lang w:val="es-EC"/>
        </w:rPr>
        <w:t>.</w:t>
      </w:r>
      <w:r w:rsidRPr="00925D0B">
        <w:rPr>
          <w:sz w:val="22"/>
          <w:szCs w:val="22"/>
          <w:lang w:val="es-EC"/>
        </w:rPr>
        <w:t xml:space="preserve"> Especificaciones técnicas del equipo </w:t>
      </w:r>
      <w:r w:rsidRPr="00347544">
        <w:rPr>
          <w:sz w:val="22"/>
          <w:szCs w:val="22"/>
          <w:lang w:val="es-EC"/>
        </w:rPr>
        <w:t xml:space="preserve">Switch </w:t>
      </w:r>
      <w:r w:rsidR="00FC302D" w:rsidRPr="00FC302D">
        <w:rPr>
          <w:sz w:val="22"/>
          <w:szCs w:val="22"/>
          <w:lang w:val="es-EC"/>
        </w:rPr>
        <w:t>IES3020</w:t>
      </w:r>
      <w:r w:rsidRPr="00925D0B">
        <w:rPr>
          <w:sz w:val="22"/>
          <w:szCs w:val="22"/>
          <w:lang w:val="es-EC"/>
        </w:rPr>
        <w:t>. [</w:t>
      </w:r>
      <w:r w:rsidR="00AE4074">
        <w:rPr>
          <w:sz w:val="22"/>
          <w:szCs w:val="22"/>
          <w:lang w:val="es-EC"/>
        </w:rPr>
        <w:t>4</w:t>
      </w:r>
      <w:r w:rsidRPr="00925D0B">
        <w:rPr>
          <w:sz w:val="22"/>
          <w:szCs w:val="22"/>
          <w:lang w:val="es-EC"/>
        </w:rPr>
        <w:t>]</w:t>
      </w:r>
    </w:p>
    <w:p w14:paraId="08A595EE" w14:textId="77777777" w:rsidR="00353B7D" w:rsidRDefault="00353B7D" w:rsidP="00353B7D">
      <w:pPr>
        <w:pStyle w:val="Text"/>
        <w:ind w:firstLine="0"/>
        <w:jc w:val="center"/>
        <w:rPr>
          <w:sz w:val="22"/>
          <w:szCs w:val="22"/>
          <w:lang w:val="es-EC"/>
        </w:rPr>
      </w:pPr>
    </w:p>
    <w:tbl>
      <w:tblPr>
        <w:tblW w:w="0" w:type="auto"/>
        <w:jc w:val="center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82"/>
        <w:gridCol w:w="9268"/>
      </w:tblGrid>
      <w:tr w:rsidR="00677DAC" w:rsidRPr="00677DAC" w14:paraId="6A037EBD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82A8934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Estándar</w:t>
            </w:r>
          </w:p>
          <w:p w14:paraId="52DE502E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Y</w:t>
            </w:r>
          </w:p>
          <w:p w14:paraId="35B6C8B5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rotocolo</w:t>
            </w:r>
          </w:p>
          <w:p w14:paraId="403E92FB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998F1C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0D13FC8B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EE 802.3 para 10Base-T</w:t>
            </w:r>
          </w:p>
          <w:p w14:paraId="52CC0C07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EE 802.3u para 100Base-TX y 100Base-FX</w:t>
            </w:r>
          </w:p>
          <w:p w14:paraId="78F656D6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EE 802.3z para 1000Base-X</w:t>
            </w:r>
          </w:p>
          <w:p w14:paraId="1D6E37F8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EE 802.3x para control de flujo</w:t>
            </w:r>
          </w:p>
          <w:p w14:paraId="2865F20C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677DAC" w:rsidRPr="00677DAC" w14:paraId="3654E711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3220456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terfaz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B0D0B64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6E7AE559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uerto de cobre: ​​10 / 100Base-T (X), RJ45, Control de flujo automático, Modo dúplex completo / medio, Autotunning MDI / MDI-X</w:t>
            </w:r>
          </w:p>
          <w:p w14:paraId="7BBD886E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uerto de fibra: 100Base-FX, SC / ST / FC opcional</w:t>
            </w:r>
          </w:p>
          <w:p w14:paraId="3127E2F7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anura SFP: 1000Base-SFP</w:t>
            </w:r>
          </w:p>
          <w:p w14:paraId="623AF312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uerto de alarma: bloques de terminales de paso de 7,62 mm de 2 pines, admite 1 salida de alarma de relé, capacidad de carga de corriente 5A @ 30VDC o 10A @ 125VAC</w:t>
            </w:r>
          </w:p>
          <w:p w14:paraId="0A8BF579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677DAC" w:rsidRPr="00677DAC" w14:paraId="1CC66D0A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2315548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dicador LED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9A1B0C0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7B06B0DB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dicador de funcionamiento, indicador de puerto, indicador de fuente de alimentación, indicador de alarma</w:t>
            </w:r>
          </w:p>
          <w:p w14:paraId="4ABBAC1B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677DAC" w:rsidRPr="00677DAC" w14:paraId="628474F2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51DB53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ambiar</w:t>
            </w:r>
          </w:p>
          <w:p w14:paraId="7657A596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ropiedad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7872AB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76D3C862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Modo de transmisión: almacenar y reenviar</w:t>
            </w:r>
          </w:p>
          <w:p w14:paraId="35BB55A2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Dirección MAC: 8K</w:t>
            </w:r>
          </w:p>
          <w:p w14:paraId="6ED0EF68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Tamaño del búfer del paquete: 3 Mbit</w:t>
            </w:r>
          </w:p>
          <w:p w14:paraId="607D5487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ncho de banda del backplane: 12,8G</w:t>
            </w:r>
          </w:p>
          <w:p w14:paraId="4320A0AD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etardo de tiempo de conmutación: &lt;10μs</w:t>
            </w:r>
          </w:p>
          <w:p w14:paraId="55C0DA53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677DAC" w:rsidRPr="00677DAC" w14:paraId="246E5CE9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E875D1B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Energía</w:t>
            </w:r>
          </w:p>
          <w:p w14:paraId="7A0B8B94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equisito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7F6A481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3C11A688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12 ~ 48 VCC, bloques de terminales de 4 pines con paso de 7,62 mm</w:t>
            </w:r>
          </w:p>
          <w:p w14:paraId="0C2E75B1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edundancia de fuente de alimentación dual, no polaridad, protección contra polaridad inversa</w:t>
            </w:r>
          </w:p>
          <w:p w14:paraId="6D65C94F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dmite protección contra sobrecorriente 4A</w:t>
            </w:r>
          </w:p>
          <w:p w14:paraId="74E8DCDF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677DAC" w:rsidRPr="00677DAC" w14:paraId="72C8EB92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8EF20E6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mbiental</w:t>
            </w:r>
          </w:p>
          <w:p w14:paraId="48CDF19E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Límite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FBB20FA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68ECE3D8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ango de temperatura de funcionamiento: -40 ~ 75 ℃</w:t>
            </w:r>
          </w:p>
          <w:p w14:paraId="62EDCB2E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ango de temperatura de almacenamiento: -40 ~ 85 ℃</w:t>
            </w:r>
          </w:p>
          <w:p w14:paraId="57988B43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 xml:space="preserve">Humedad relativa: 5% </w:t>
            </w:r>
            <w:r w:rsidRPr="00677DAC">
              <w:rPr>
                <w:rFonts w:ascii="Times New Roman" w:eastAsia="MS Mincho" w:hAnsi="Times New Roman" w:cs="Times New Roman"/>
                <w:color w:val="333333"/>
                <w:sz w:val="20"/>
                <w:szCs w:val="20"/>
                <w:lang w:eastAsia="es-EC"/>
              </w:rPr>
              <w:t>～</w:t>
            </w: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 xml:space="preserve"> 95% (sin condensación)</w:t>
            </w:r>
          </w:p>
          <w:p w14:paraId="1223643B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677DAC" w:rsidRPr="00677DAC" w14:paraId="2A46B387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022C76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Físico</w:t>
            </w:r>
          </w:p>
          <w:p w14:paraId="6B707E69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aracterística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5AE704A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2016A153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arcasa: protección IP40, metal</w:t>
            </w:r>
          </w:p>
          <w:p w14:paraId="1F37A9D9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stalación: montaje en carril DIN</w:t>
            </w:r>
          </w:p>
          <w:p w14:paraId="357BA241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Dimensiones (ancho x alto x profundidad): 70 mm × 160 mm × 130 mm</w:t>
            </w:r>
          </w:p>
          <w:p w14:paraId="630C68D5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eso: ≤1.02kg</w:t>
            </w:r>
          </w:p>
          <w:p w14:paraId="6E1EAFAF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677DAC" w:rsidRPr="00677DAC" w14:paraId="0A052528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620BB2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dustrial</w:t>
            </w:r>
          </w:p>
          <w:p w14:paraId="4D679AB5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Estándar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AA6F317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11C86AF6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C 61000-4-2 (ESD), nivel 4</w:t>
            </w:r>
          </w:p>
          <w:p w14:paraId="50BC1C48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sym w:font="Symbol" w:char="F06C"/>
            </w: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 xml:space="preserve"> Descarga de aire: ± 15kV</w:t>
            </w:r>
          </w:p>
          <w:p w14:paraId="5B95E9D8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sym w:font="Symbol" w:char="F06C"/>
            </w: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 xml:space="preserve"> Descarga de contacto: ± 8kV</w:t>
            </w:r>
          </w:p>
          <w:p w14:paraId="2138EEB1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2029D35F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C 61000-4-4 (EFT), nivel 4</w:t>
            </w:r>
          </w:p>
          <w:p w14:paraId="7F9E9988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sym w:font="Symbol" w:char="F06C"/>
            </w: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 xml:space="preserve"> Fuente de alimentación: ± 4kV</w:t>
            </w:r>
          </w:p>
          <w:p w14:paraId="0274F530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sym w:font="Symbol" w:char="F06C"/>
            </w: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terfaz Ethernet: ± 2kV</w:t>
            </w:r>
          </w:p>
          <w:p w14:paraId="5BEEF2CD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sym w:font="Symbol" w:char="F06C"/>
            </w: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elay: ±4kV</w:t>
            </w:r>
          </w:p>
          <w:p w14:paraId="78E57D6F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170A0FCD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EC 61000-4-5 (sobretensión), nivel 2</w:t>
            </w:r>
          </w:p>
          <w:p w14:paraId="780CE457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sym w:font="Symbol" w:char="F06C"/>
            </w: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Fuente de alimentación: modo común ± 1kV, modo diferencial ± 500V</w:t>
            </w:r>
          </w:p>
          <w:p w14:paraId="21A0D8A4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sym w:font="Symbol" w:char="F06C"/>
            </w: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terfaz Ethernet: ± 2kV</w:t>
            </w:r>
          </w:p>
          <w:p w14:paraId="32A3C8F2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sym w:font="Symbol" w:char="F06C"/>
            </w: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Relé: modo común ± 1kV, modo diferencial ± 500V</w:t>
            </w:r>
          </w:p>
          <w:p w14:paraId="5060BCB0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2A337E6F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hoque: IEC 60068-2-27</w:t>
            </w:r>
          </w:p>
          <w:p w14:paraId="148641A4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aída libre: IEC 60068-2-32</w:t>
            </w:r>
          </w:p>
          <w:p w14:paraId="7D90F7D5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Vibración: IEC 60068-2-6</w:t>
            </w:r>
          </w:p>
          <w:p w14:paraId="3D809C9E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677DAC" w:rsidRPr="00677DAC" w14:paraId="1E9F663D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6F1526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ertificación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A8B0D52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438AFDAD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CE, FCC, RoHS</w:t>
            </w:r>
          </w:p>
          <w:p w14:paraId="46329C35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  <w:tr w:rsidR="00677DAC" w:rsidRPr="00677DAC" w14:paraId="3AE21F47" w14:textId="77777777" w:rsidTr="00677DAC">
        <w:trPr>
          <w:jc w:val="center"/>
        </w:trPr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421E27D" w14:textId="77777777" w:rsidR="00677DAC" w:rsidRPr="00677DAC" w:rsidRDefault="00677DAC" w:rsidP="00677DA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Garantía</w:t>
            </w:r>
          </w:p>
        </w:tc>
        <w:tc>
          <w:tcPr>
            <w:tcW w:w="0" w:type="auto"/>
            <w:tcBorders>
              <w:top w:val="outset" w:sz="6" w:space="0" w:color="auto"/>
              <w:left w:val="outset" w:sz="6" w:space="0" w:color="auto"/>
              <w:bottom w:val="outset" w:sz="6" w:space="0" w:color="auto"/>
              <w:right w:val="outset" w:sz="6" w:space="0" w:color="auto"/>
            </w:tcBorders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2FAB553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  <w:p w14:paraId="670AD172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5 años</w:t>
            </w:r>
          </w:p>
          <w:p w14:paraId="2511E746" w14:textId="77777777" w:rsidR="00677DAC" w:rsidRPr="00677DAC" w:rsidRDefault="00677DAC" w:rsidP="00677DA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677DAC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 </w:t>
            </w:r>
          </w:p>
        </w:tc>
      </w:tr>
    </w:tbl>
    <w:p w14:paraId="740C8A9B" w14:textId="77777777" w:rsidR="00C34603" w:rsidRPr="00353B7D" w:rsidRDefault="00C34603" w:rsidP="00C34603">
      <w:pPr>
        <w:pStyle w:val="Text"/>
        <w:ind w:firstLine="0"/>
        <w:rPr>
          <w:sz w:val="22"/>
          <w:szCs w:val="22"/>
          <w:lang w:val="es-EC"/>
        </w:rPr>
      </w:pPr>
    </w:p>
    <w:p w14:paraId="2A166800" w14:textId="77777777" w:rsidR="00C34603" w:rsidRPr="00925D0B" w:rsidRDefault="00C34603" w:rsidP="00C34603">
      <w:pPr>
        <w:pStyle w:val="Text"/>
        <w:ind w:firstLine="0"/>
        <w:rPr>
          <w:b/>
          <w:bCs/>
          <w:i/>
          <w:sz w:val="22"/>
          <w:szCs w:val="22"/>
          <w:u w:val="single"/>
        </w:rPr>
      </w:pPr>
    </w:p>
    <w:p w14:paraId="3AEAE02C" w14:textId="77777777" w:rsidR="0020277B" w:rsidRPr="00925D0B" w:rsidRDefault="0020277B" w:rsidP="0033407E">
      <w:pPr>
        <w:rPr>
          <w:rFonts w:ascii="Times New Roman" w:hAnsi="Times New Roman" w:cs="Times New Roman"/>
        </w:rPr>
      </w:pPr>
    </w:p>
    <w:p w14:paraId="0EA2D575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14D01AEA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75C5C695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6AA12B6A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063A2ECA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01D3FB67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56AE35CD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2961ABA6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3D124BFB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60C0B8C5" w14:textId="77777777" w:rsidR="00AE5678" w:rsidRDefault="00AE5678" w:rsidP="0033407E">
      <w:pPr>
        <w:rPr>
          <w:rFonts w:ascii="Times New Roman" w:hAnsi="Times New Roman" w:cs="Times New Roman"/>
        </w:rPr>
      </w:pPr>
    </w:p>
    <w:p w14:paraId="4AB7F9F9" w14:textId="77777777" w:rsidR="00AE5678" w:rsidRPr="00925D0B" w:rsidRDefault="00AE5678" w:rsidP="0033407E">
      <w:pPr>
        <w:rPr>
          <w:rFonts w:ascii="Times New Roman" w:hAnsi="Times New Roman" w:cs="Times New Roman"/>
        </w:rPr>
      </w:pPr>
    </w:p>
    <w:p w14:paraId="6CCEC5BF" w14:textId="77777777" w:rsidR="00B46726" w:rsidRPr="00925D0B" w:rsidRDefault="00B46726" w:rsidP="00B46726">
      <w:pPr>
        <w:pStyle w:val="ListParagraph"/>
        <w:numPr>
          <w:ilvl w:val="0"/>
          <w:numId w:val="14"/>
        </w:numPr>
        <w:jc w:val="both"/>
        <w:rPr>
          <w:rFonts w:ascii="Times New Roman" w:hAnsi="Times New Roman" w:cs="Times New Roman"/>
          <w:b/>
          <w:bCs/>
        </w:rPr>
      </w:pPr>
      <w:r w:rsidRPr="00925D0B">
        <w:rPr>
          <w:rFonts w:ascii="Times New Roman" w:hAnsi="Times New Roman" w:cs="Times New Roman"/>
          <w:b/>
          <w:bCs/>
        </w:rPr>
        <w:t>Con otro grupo del curso simule la acción entrega/recepción de equipos.</w:t>
      </w:r>
    </w:p>
    <w:p w14:paraId="031869C7" w14:textId="5A9EB15C" w:rsidR="00DC4792" w:rsidRDefault="00DC4792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35A56D1C" w14:textId="5A75A69A" w:rsidR="00CE1749" w:rsidRDefault="00CE1749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o 1</w:t>
      </w:r>
    </w:p>
    <w:p w14:paraId="2CF2204B" w14:textId="77777777" w:rsidR="00DC4792" w:rsidRPr="00DC4792" w:rsidRDefault="00DC4792" w:rsidP="00AE5678">
      <w:pPr>
        <w:spacing w:after="151"/>
        <w:ind w:right="-24"/>
        <w:jc w:val="center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  <w:noProof/>
        </w:rPr>
        <w:drawing>
          <wp:inline distT="0" distB="0" distL="0" distR="0" wp14:anchorId="79847EDB" wp14:editId="6B039D14">
            <wp:extent cx="830580" cy="830580"/>
            <wp:effectExtent l="0" t="0" r="0" b="7620"/>
            <wp:docPr id="5" name="Picture 5" descr="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Logo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30580" cy="830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CDB057" w14:textId="77777777" w:rsidR="00DC4792" w:rsidRPr="00DC4792" w:rsidRDefault="00DC4792" w:rsidP="00AE5678">
      <w:pPr>
        <w:spacing w:after="151"/>
        <w:ind w:right="118"/>
        <w:jc w:val="center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>Escuela Politécnica Nacional</w:t>
      </w:r>
    </w:p>
    <w:p w14:paraId="3288CCDB" w14:textId="2D12BE84" w:rsidR="00DC4792" w:rsidRPr="00DC4792" w:rsidRDefault="00DC4792" w:rsidP="00082842">
      <w:pPr>
        <w:spacing w:after="151"/>
        <w:ind w:right="-24"/>
        <w:jc w:val="center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>Quito-Ecuador</w:t>
      </w:r>
    </w:p>
    <w:p w14:paraId="101A8BB3" w14:textId="50FA3B87" w:rsidR="00DC4792" w:rsidRPr="00DC4792" w:rsidRDefault="00DC4792" w:rsidP="00DC4792">
      <w:pPr>
        <w:spacing w:after="0"/>
        <w:ind w:left="53"/>
        <w:jc w:val="center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  <w:b/>
        </w:rPr>
        <w:t xml:space="preserve"> </w:t>
      </w:r>
      <w:r w:rsidR="00CE1749" w:rsidRPr="00CE1749">
        <w:rPr>
          <w:rFonts w:ascii="Times New Roman" w:hAnsi="Times New Roman" w:cs="Times New Roman"/>
          <w:b/>
        </w:rPr>
        <w:t>Acta de entrega/recepción</w:t>
      </w:r>
    </w:p>
    <w:p w14:paraId="656E0880" w14:textId="77777777" w:rsidR="00DC4792" w:rsidRPr="00DC4792" w:rsidRDefault="00DC4792" w:rsidP="00DC4792">
      <w:pPr>
        <w:ind w:left="-5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 xml:space="preserve">En la ciudad de Quito, a los 02/ 07/2021, comparecen: </w:t>
      </w:r>
    </w:p>
    <w:p w14:paraId="4948F25D" w14:textId="77777777" w:rsidR="00DC4792" w:rsidRPr="00DC4792" w:rsidRDefault="00DC4792" w:rsidP="00DC4792">
      <w:pPr>
        <w:spacing w:after="0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 xml:space="preserve"> </w:t>
      </w:r>
    </w:p>
    <w:p w14:paraId="0E86A7CA" w14:textId="77777777" w:rsidR="00DC4792" w:rsidRPr="00DC4792" w:rsidRDefault="00DC4792" w:rsidP="00DC4792">
      <w:pPr>
        <w:spacing w:after="11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 xml:space="preserve"> </w:t>
      </w:r>
    </w:p>
    <w:p w14:paraId="5EDFA73B" w14:textId="0F780383" w:rsidR="00DC4792" w:rsidRPr="00DC4792" w:rsidRDefault="00DC4792" w:rsidP="00DC4792">
      <w:pPr>
        <w:numPr>
          <w:ilvl w:val="0"/>
          <w:numId w:val="15"/>
        </w:numPr>
        <w:spacing w:after="1" w:line="238" w:lineRule="auto"/>
        <w:ind w:right="-12" w:hanging="283"/>
        <w:jc w:val="both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  <w:i/>
        </w:rPr>
        <w:t xml:space="preserve">Ronaldo Almachi y Dennys Salazar, estudiantes de la FIEE, entregan </w:t>
      </w:r>
      <w:bookmarkStart w:id="6" w:name="_Hlk76071345"/>
      <w:r w:rsidR="00F62BE5">
        <w:rPr>
          <w:rFonts w:ascii="Times New Roman" w:hAnsi="Times New Roman" w:cs="Times New Roman"/>
          <w:i/>
        </w:rPr>
        <w:t xml:space="preserve">un </w:t>
      </w:r>
      <w:r w:rsidRPr="00DC4792">
        <w:rPr>
          <w:rFonts w:ascii="Times New Roman" w:hAnsi="Times New Roman" w:cs="Times New Roman"/>
          <w:i/>
        </w:rPr>
        <w:t xml:space="preserve">conversor GE a fibra óptica y </w:t>
      </w:r>
      <w:bookmarkEnd w:id="6"/>
      <w:r w:rsidR="00F62BE5">
        <w:rPr>
          <w:rFonts w:ascii="Times New Roman" w:hAnsi="Times New Roman" w:cs="Times New Roman"/>
          <w:i/>
        </w:rPr>
        <w:t>un</w:t>
      </w:r>
      <w:r w:rsidRPr="00DC4792">
        <w:rPr>
          <w:rFonts w:ascii="Times New Roman" w:hAnsi="Times New Roman" w:cs="Times New Roman"/>
          <w:i/>
        </w:rPr>
        <w:t xml:space="preserve"> switch óptico</w:t>
      </w:r>
      <w:r w:rsidR="00F62BE5">
        <w:rPr>
          <w:rFonts w:ascii="Times New Roman" w:hAnsi="Times New Roman" w:cs="Times New Roman"/>
          <w:i/>
        </w:rPr>
        <w:t>.</w:t>
      </w:r>
    </w:p>
    <w:p w14:paraId="5EEA3DB0" w14:textId="4E2E21E8" w:rsidR="00DC4792" w:rsidRPr="00DC4792" w:rsidRDefault="00DC4792" w:rsidP="00DC4792">
      <w:pPr>
        <w:spacing w:after="8"/>
        <w:rPr>
          <w:rFonts w:ascii="Times New Roman" w:hAnsi="Times New Roman" w:cs="Times New Roman"/>
        </w:rPr>
      </w:pPr>
    </w:p>
    <w:p w14:paraId="5B4D6805" w14:textId="3FEA4861" w:rsidR="00DC4792" w:rsidRPr="00DC4792" w:rsidRDefault="00DC4792" w:rsidP="00DC4792">
      <w:pPr>
        <w:numPr>
          <w:ilvl w:val="0"/>
          <w:numId w:val="15"/>
        </w:numPr>
        <w:spacing w:after="1" w:line="238" w:lineRule="auto"/>
        <w:ind w:right="-12" w:hanging="283"/>
        <w:jc w:val="both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  <w:i/>
        </w:rPr>
        <w:t xml:space="preserve">Danny Juela y Jorge Castillo, estudiantes de la FIEE, reciben </w:t>
      </w:r>
      <w:r w:rsidR="00F62BE5" w:rsidRPr="00F62BE5">
        <w:rPr>
          <w:rFonts w:ascii="Times New Roman" w:hAnsi="Times New Roman" w:cs="Times New Roman"/>
          <w:i/>
        </w:rPr>
        <w:t>un conversor</w:t>
      </w:r>
      <w:r w:rsidRPr="00DC4792">
        <w:rPr>
          <w:rFonts w:ascii="Times New Roman" w:hAnsi="Times New Roman" w:cs="Times New Roman"/>
          <w:i/>
        </w:rPr>
        <w:t xml:space="preserve"> GE a fibra óptica y </w:t>
      </w:r>
      <w:r w:rsidR="00F62BE5" w:rsidRPr="00F62BE5">
        <w:rPr>
          <w:rFonts w:ascii="Times New Roman" w:hAnsi="Times New Roman" w:cs="Times New Roman"/>
          <w:i/>
        </w:rPr>
        <w:t>un switch óptico</w:t>
      </w:r>
      <w:r w:rsidRPr="00DC4792">
        <w:rPr>
          <w:rFonts w:ascii="Times New Roman" w:hAnsi="Times New Roman" w:cs="Times New Roman"/>
          <w:i/>
        </w:rPr>
        <w:t xml:space="preserve"> </w:t>
      </w:r>
      <w:r w:rsidRPr="00DC4792">
        <w:rPr>
          <w:rFonts w:ascii="Times New Roman" w:hAnsi="Times New Roman" w:cs="Times New Roman"/>
        </w:rPr>
        <w:t xml:space="preserve">en representación del laboratorio de Redes de Comunicaciones Ópticas según el documento habilitante adjunto. </w:t>
      </w:r>
    </w:p>
    <w:p w14:paraId="643DFA77" w14:textId="760A8D54" w:rsidR="00DC4792" w:rsidRPr="00DC4792" w:rsidRDefault="00DC4792" w:rsidP="00DC4792">
      <w:pPr>
        <w:spacing w:after="0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 xml:space="preserve"> </w:t>
      </w:r>
    </w:p>
    <w:p w14:paraId="38BE8FAE" w14:textId="1A2A6F16" w:rsidR="00DC4792" w:rsidRPr="00DC4792" w:rsidRDefault="00DC4792" w:rsidP="00DC4792">
      <w:pPr>
        <w:ind w:left="-5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>Quienes, en cumplimiento de las instrucciones dadas por las autoridades de la FIEE, suscriben la presente ACTA DE ENTREGARECEPCIÓN de los siguientes bien</w:t>
      </w:r>
      <w:r w:rsidR="00C375AC">
        <w:rPr>
          <w:rFonts w:ascii="Times New Roman" w:hAnsi="Times New Roman" w:cs="Times New Roman"/>
        </w:rPr>
        <w:t>es</w:t>
      </w:r>
      <w:r w:rsidRPr="00DC4792">
        <w:rPr>
          <w:rFonts w:ascii="Times New Roman" w:hAnsi="Times New Roman" w:cs="Times New Roman"/>
        </w:rPr>
        <w:t xml:space="preserve">: </w:t>
      </w:r>
    </w:p>
    <w:p w14:paraId="019AE7FF" w14:textId="77777777" w:rsidR="00DC4792" w:rsidRPr="00DC4792" w:rsidRDefault="00DC4792" w:rsidP="00DC4792">
      <w:pPr>
        <w:spacing w:after="0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 xml:space="preserve"> </w:t>
      </w:r>
    </w:p>
    <w:tbl>
      <w:tblPr>
        <w:tblStyle w:val="TableGrid0"/>
        <w:tblW w:w="9314" w:type="dxa"/>
        <w:jc w:val="center"/>
        <w:tblInd w:w="0" w:type="dxa"/>
        <w:tblCellMar>
          <w:top w:w="161" w:type="dxa"/>
          <w:left w:w="108" w:type="dxa"/>
          <w:right w:w="93" w:type="dxa"/>
        </w:tblCellMar>
        <w:tblLook w:val="04A0" w:firstRow="1" w:lastRow="0" w:firstColumn="1" w:lastColumn="0" w:noHBand="0" w:noVBand="1"/>
      </w:tblPr>
      <w:tblGrid>
        <w:gridCol w:w="777"/>
        <w:gridCol w:w="1591"/>
        <w:gridCol w:w="1678"/>
        <w:gridCol w:w="1815"/>
        <w:gridCol w:w="3453"/>
      </w:tblGrid>
      <w:tr w:rsidR="00DC4792" w:rsidRPr="00DC4792" w14:paraId="1D982C84" w14:textId="77777777" w:rsidTr="00DC4792">
        <w:trPr>
          <w:trHeight w:val="720"/>
          <w:jc w:val="center"/>
        </w:trPr>
        <w:tc>
          <w:tcPr>
            <w:tcW w:w="7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2EC2D6B0" w14:textId="77777777" w:rsidR="00DC4792" w:rsidRPr="00DC4792" w:rsidRDefault="00DC4792" w:rsidP="00801337">
            <w:pPr>
              <w:spacing w:line="259" w:lineRule="auto"/>
              <w:ind w:left="41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b/>
              </w:rPr>
              <w:t xml:space="preserve">Cant </w:t>
            </w:r>
          </w:p>
        </w:tc>
        <w:tc>
          <w:tcPr>
            <w:tcW w:w="16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3B2E87F" w14:textId="77777777" w:rsidR="00DC4792" w:rsidRPr="00DC4792" w:rsidRDefault="00DC4792" w:rsidP="00801337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b/>
              </w:rPr>
              <w:t xml:space="preserve">Equipo  </w:t>
            </w:r>
          </w:p>
        </w:tc>
        <w:tc>
          <w:tcPr>
            <w:tcW w:w="1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018E04DA" w14:textId="77777777" w:rsidR="00DC4792" w:rsidRPr="00DC4792" w:rsidRDefault="00DC4792" w:rsidP="00801337">
            <w:pPr>
              <w:spacing w:line="259" w:lineRule="auto"/>
              <w:ind w:right="17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b/>
              </w:rPr>
              <w:t xml:space="preserve">Marca </w:t>
            </w:r>
          </w:p>
        </w:tc>
        <w:tc>
          <w:tcPr>
            <w:tcW w:w="1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05CDD93" w14:textId="77777777" w:rsidR="00DC4792" w:rsidRPr="00DC4792" w:rsidRDefault="00DC4792" w:rsidP="00801337">
            <w:pPr>
              <w:spacing w:line="259" w:lineRule="auto"/>
              <w:ind w:right="21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b/>
              </w:rPr>
              <w:t xml:space="preserve">Modelo </w:t>
            </w:r>
          </w:p>
        </w:tc>
        <w:tc>
          <w:tcPr>
            <w:tcW w:w="35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45AD1F57" w14:textId="77777777" w:rsidR="00DC4792" w:rsidRPr="00DC4792" w:rsidRDefault="00DC4792" w:rsidP="00801337">
            <w:pPr>
              <w:spacing w:line="259" w:lineRule="auto"/>
              <w:ind w:right="23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b/>
              </w:rPr>
              <w:t xml:space="preserve">No. de Inventario y Serie </w:t>
            </w:r>
          </w:p>
        </w:tc>
      </w:tr>
      <w:tr w:rsidR="00DC4792" w:rsidRPr="00DC4792" w14:paraId="784ED64B" w14:textId="77777777" w:rsidTr="00DC4792">
        <w:trPr>
          <w:trHeight w:val="1289"/>
          <w:jc w:val="center"/>
        </w:trPr>
        <w:tc>
          <w:tcPr>
            <w:tcW w:w="7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71F08A9C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6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34026787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Conversor de medios GE a fibra óptica  </w:t>
            </w:r>
          </w:p>
        </w:tc>
        <w:tc>
          <w:tcPr>
            <w:tcW w:w="1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B4A6C66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>FASO</w:t>
            </w:r>
          </w:p>
        </w:tc>
        <w:tc>
          <w:tcPr>
            <w:tcW w:w="1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12D7466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>Conversor de medios Gigabit Ethernet, 1,4 Gb/s, hasta 1000 Mbps RJ45 10/100/1000Base-TX a 1000 Base-FX modo único, multimodo de fibra SC</w:t>
            </w:r>
          </w:p>
        </w:tc>
        <w:tc>
          <w:tcPr>
            <w:tcW w:w="35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7D743BF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12345</w:t>
            </w:r>
          </w:p>
        </w:tc>
      </w:tr>
      <w:tr w:rsidR="00DC4792" w:rsidRPr="00DC4792" w14:paraId="1CACAFCB" w14:textId="77777777" w:rsidTr="00DC4792">
        <w:trPr>
          <w:trHeight w:val="1481"/>
          <w:jc w:val="center"/>
        </w:trPr>
        <w:tc>
          <w:tcPr>
            <w:tcW w:w="77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37FE845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60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</w:tcPr>
          <w:p w14:paraId="5CFE5DA1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Switch óptico </w:t>
            </w:r>
          </w:p>
        </w:tc>
        <w:tc>
          <w:tcPr>
            <w:tcW w:w="1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55ADD08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29DE32D5" w14:textId="77777777" w:rsidR="00DC4792" w:rsidRPr="00DC4792" w:rsidRDefault="00DC4792" w:rsidP="00801337">
            <w:pPr>
              <w:rPr>
                <w:rFonts w:ascii="Times New Roman" w:hAnsi="Times New Roman" w:cs="Times New Roman"/>
              </w:rPr>
            </w:pPr>
          </w:p>
          <w:p w14:paraId="4C50CE53" w14:textId="77777777" w:rsidR="00DC4792" w:rsidRPr="00DC4792" w:rsidRDefault="00DC4792" w:rsidP="00801337">
            <w:pPr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>Planet</w:t>
            </w:r>
          </w:p>
        </w:tc>
        <w:tc>
          <w:tcPr>
            <w:tcW w:w="17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0821CA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  <w:r w:rsidRPr="00DC4792">
              <w:rPr>
                <w:rFonts w:ascii="Times New Roman" w:hAnsi="Times New Roman" w:cs="Times New Roman"/>
                <w:iCs/>
                <w:lang w:val="en-US"/>
              </w:rPr>
              <w:t>XGS-6350-24X4C</w:t>
            </w:r>
          </w:p>
        </w:tc>
        <w:tc>
          <w:tcPr>
            <w:tcW w:w="35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A0521D7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31F01EAE" w14:textId="77777777" w:rsidR="00DC4792" w:rsidRPr="00DC4792" w:rsidRDefault="00DC4792" w:rsidP="00801337">
            <w:pPr>
              <w:rPr>
                <w:rFonts w:ascii="Times New Roman" w:hAnsi="Times New Roman" w:cs="Times New Roman"/>
              </w:rPr>
            </w:pPr>
          </w:p>
          <w:p w14:paraId="63D5D080" w14:textId="77777777" w:rsidR="00DC4792" w:rsidRPr="00DC4792" w:rsidRDefault="00DC4792" w:rsidP="00801337">
            <w:pPr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>4567</w:t>
            </w:r>
          </w:p>
        </w:tc>
      </w:tr>
    </w:tbl>
    <w:p w14:paraId="27E0CACD" w14:textId="77777777" w:rsidR="00DC4792" w:rsidRPr="00DC4792" w:rsidRDefault="00DC4792" w:rsidP="00DC4792">
      <w:pPr>
        <w:spacing w:after="0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  <w:b/>
        </w:rPr>
        <w:t xml:space="preserve"> </w:t>
      </w:r>
    </w:p>
    <w:p w14:paraId="75D0DBF5" w14:textId="77777777" w:rsidR="00DC4792" w:rsidRPr="00DC4792" w:rsidRDefault="00DC4792" w:rsidP="00DC4792">
      <w:pPr>
        <w:ind w:left="-5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>Se deja constancia que los bienes que se reciben son nuevos y por lo tanto se encuentran en excelente estado de funcionamiento, obligándose la entidad receptora de los equipos a su conservación.</w:t>
      </w:r>
    </w:p>
    <w:p w14:paraId="68933CC3" w14:textId="77777777" w:rsidR="00DC4792" w:rsidRPr="00DC4792" w:rsidRDefault="00DC4792" w:rsidP="00DC4792">
      <w:pPr>
        <w:spacing w:after="0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 xml:space="preserve"> </w:t>
      </w:r>
    </w:p>
    <w:p w14:paraId="738F014B" w14:textId="77777777" w:rsidR="00DC4792" w:rsidRPr="00DC4792" w:rsidRDefault="00DC4792" w:rsidP="00DC4792">
      <w:pPr>
        <w:ind w:left="-5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 xml:space="preserve">Para constancia de su aceptación las partes suscriben el presente instrumento en dos ejemplares de igual tenor y efecto, en la ciudad de Quito 2 de julio del 2021  </w:t>
      </w:r>
    </w:p>
    <w:p w14:paraId="50318F22" w14:textId="77777777" w:rsidR="00DC4792" w:rsidRPr="00DC4792" w:rsidRDefault="00DC4792" w:rsidP="00DC4792">
      <w:pPr>
        <w:spacing w:after="0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 xml:space="preserve"> </w:t>
      </w:r>
    </w:p>
    <w:p w14:paraId="184CF2FB" w14:textId="77777777" w:rsidR="00DC4792" w:rsidRPr="00DC4792" w:rsidRDefault="00DC4792" w:rsidP="00DC4792">
      <w:pPr>
        <w:spacing w:after="0"/>
        <w:rPr>
          <w:rFonts w:ascii="Times New Roman" w:hAnsi="Times New Roman" w:cs="Times New Roman"/>
        </w:rPr>
      </w:pPr>
      <w:r w:rsidRPr="00DC4792">
        <w:rPr>
          <w:rFonts w:ascii="Times New Roman" w:hAnsi="Times New Roman" w:cs="Times New Roman"/>
        </w:rPr>
        <w:t xml:space="preserve"> </w:t>
      </w:r>
    </w:p>
    <w:tbl>
      <w:tblPr>
        <w:tblStyle w:val="TableGrid0"/>
        <w:tblW w:w="8227" w:type="dxa"/>
        <w:jc w:val="center"/>
        <w:tblInd w:w="0" w:type="dxa"/>
        <w:tblLook w:val="04A0" w:firstRow="1" w:lastRow="0" w:firstColumn="1" w:lastColumn="0" w:noHBand="0" w:noVBand="1"/>
      </w:tblPr>
      <w:tblGrid>
        <w:gridCol w:w="5216"/>
        <w:gridCol w:w="3011"/>
      </w:tblGrid>
      <w:tr w:rsidR="00DC4792" w:rsidRPr="00DC4792" w14:paraId="74F8A2DD" w14:textId="77777777" w:rsidTr="00F62BE5">
        <w:trPr>
          <w:trHeight w:val="210"/>
          <w:jc w:val="center"/>
        </w:trPr>
        <w:tc>
          <w:tcPr>
            <w:tcW w:w="5216" w:type="dxa"/>
            <w:tcBorders>
              <w:top w:val="nil"/>
              <w:left w:val="nil"/>
              <w:bottom w:val="nil"/>
              <w:right w:val="nil"/>
            </w:tcBorders>
          </w:tcPr>
          <w:p w14:paraId="5B1242AD" w14:textId="77777777" w:rsidR="00DC4792" w:rsidRPr="00DC4792" w:rsidRDefault="00DC4792" w:rsidP="00801337">
            <w:pPr>
              <w:spacing w:line="259" w:lineRule="auto"/>
              <w:ind w:left="492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Faculta de Eléctrica y Electrónica 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</w:tcPr>
          <w:p w14:paraId="6694C93A" w14:textId="77777777" w:rsidR="00DC4792" w:rsidRPr="00DC4792" w:rsidRDefault="00DC4792" w:rsidP="00801337">
            <w:pPr>
              <w:spacing w:line="259" w:lineRule="auto"/>
              <w:ind w:left="26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>Por el laboratorio de Redes de Comunicaciones Ópticas</w:t>
            </w:r>
          </w:p>
        </w:tc>
      </w:tr>
      <w:tr w:rsidR="00DC4792" w:rsidRPr="00DC4792" w14:paraId="13D8A6D2" w14:textId="77777777" w:rsidTr="00F62BE5">
        <w:trPr>
          <w:trHeight w:val="2029"/>
          <w:jc w:val="center"/>
        </w:trPr>
        <w:tc>
          <w:tcPr>
            <w:tcW w:w="5216" w:type="dxa"/>
            <w:tcBorders>
              <w:top w:val="nil"/>
              <w:left w:val="nil"/>
              <w:bottom w:val="nil"/>
              <w:right w:val="nil"/>
            </w:tcBorders>
          </w:tcPr>
          <w:p w14:paraId="018CEE9A" w14:textId="77777777" w:rsidR="00DC4792" w:rsidRPr="00DC4792" w:rsidRDefault="00DC4792" w:rsidP="00801337">
            <w:pPr>
              <w:spacing w:line="259" w:lineRule="auto"/>
              <w:ind w:right="420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16AA363B" w14:textId="77777777" w:rsidR="00DC4792" w:rsidRPr="00DC4792" w:rsidRDefault="00DC4792" w:rsidP="00801337">
            <w:pPr>
              <w:spacing w:line="259" w:lineRule="auto"/>
              <w:ind w:right="420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1AEF3653" w14:textId="490F03A1" w:rsidR="00DC4792" w:rsidRPr="00DC4792" w:rsidRDefault="00F62BE5" w:rsidP="00801337">
            <w:pPr>
              <w:spacing w:line="259" w:lineRule="auto"/>
              <w:ind w:right="42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Theme="minorHAnsi"/>
                <w:lang w:eastAsia="en-US"/>
              </w:rPr>
              <w:object w:dxaOrig="2190" w:dyaOrig="1560" w14:anchorId="3548E892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09.5pt;height:78pt" o:ole="">
                  <v:imagedata r:id="rId11" o:title=""/>
                </v:shape>
                <o:OLEObject Type="Embed" ProgID="PBrush" ShapeID="_x0000_i1025" DrawAspect="Content" ObjectID="_1686718931" r:id="rId12"/>
              </w:object>
            </w:r>
            <w:r w:rsidR="00DC4792"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6603D8AB" w14:textId="77777777" w:rsidR="00DC4792" w:rsidRPr="00DC4792" w:rsidRDefault="00DC4792" w:rsidP="00801337">
            <w:pPr>
              <w:spacing w:line="259" w:lineRule="auto"/>
              <w:ind w:right="420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3C9BF765" w14:textId="77777777" w:rsidR="00DC4792" w:rsidRPr="00DC4792" w:rsidRDefault="00DC4792" w:rsidP="00801337">
            <w:pPr>
              <w:spacing w:line="259" w:lineRule="auto"/>
              <w:ind w:right="420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466EA2A0" w14:textId="77777777" w:rsidR="00DC4792" w:rsidRPr="00DC4792" w:rsidRDefault="00DC4792" w:rsidP="00801337">
            <w:pPr>
              <w:spacing w:line="259" w:lineRule="auto"/>
              <w:ind w:left="830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i/>
              </w:rPr>
              <w:t xml:space="preserve">________________________ </w:t>
            </w:r>
          </w:p>
          <w:p w14:paraId="1D61B22A" w14:textId="77777777" w:rsidR="00DC4792" w:rsidRPr="00DC4792" w:rsidRDefault="00DC4792" w:rsidP="00801337">
            <w:pPr>
              <w:spacing w:line="259" w:lineRule="auto"/>
              <w:ind w:left="816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i/>
              </w:rPr>
              <w:t xml:space="preserve">Ronaldo Almachi  </w:t>
            </w:r>
          </w:p>
          <w:p w14:paraId="47FCA729" w14:textId="77777777" w:rsidR="00DC4792" w:rsidRPr="00DC4792" w:rsidRDefault="00DC4792" w:rsidP="00801337">
            <w:pPr>
              <w:spacing w:line="259" w:lineRule="auto"/>
              <w:ind w:left="1123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b/>
              </w:rPr>
              <w:t>C.C. 0504185364</w:t>
            </w:r>
          </w:p>
          <w:p w14:paraId="42A5A8AF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nil"/>
            </w:tcBorders>
          </w:tcPr>
          <w:p w14:paraId="684524C7" w14:textId="77777777" w:rsidR="00DC4792" w:rsidRPr="00DC4792" w:rsidRDefault="00DC4792" w:rsidP="00801337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3FA0D304" w14:textId="77777777" w:rsidR="00DC4792" w:rsidRPr="00DC4792" w:rsidRDefault="00DC4792" w:rsidP="00801337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17CC0970" w14:textId="77777777" w:rsidR="00DC4792" w:rsidRPr="00DC4792" w:rsidRDefault="00DC4792" w:rsidP="00801337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0992BE05" w14:textId="43E09F32" w:rsidR="00DC4792" w:rsidRPr="00DC4792" w:rsidRDefault="00F62BE5" w:rsidP="00801337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Theme="minorHAnsi"/>
                <w:lang w:eastAsia="en-US"/>
              </w:rPr>
              <w:object w:dxaOrig="1560" w:dyaOrig="1260" w14:anchorId="0969656A">
                <v:shape id="_x0000_i1026" type="#_x0000_t75" style="width:78pt;height:78.75pt" o:ole="">
                  <v:imagedata r:id="rId13" o:title=""/>
                </v:shape>
                <o:OLEObject Type="Embed" ProgID="PBrush" ShapeID="_x0000_i1026" DrawAspect="Content" ObjectID="_1686718932" r:id="rId14"/>
              </w:object>
            </w:r>
            <w:r w:rsidR="00DC4792"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5D907F5C" w14:textId="77777777" w:rsidR="00DC4792" w:rsidRPr="00DC4792" w:rsidRDefault="00DC4792" w:rsidP="00801337">
            <w:pPr>
              <w:spacing w:line="259" w:lineRule="auto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</w:rPr>
              <w:t xml:space="preserve"> </w:t>
            </w:r>
          </w:p>
          <w:p w14:paraId="0B72D972" w14:textId="77777777" w:rsidR="00DC4792" w:rsidRPr="00DC4792" w:rsidRDefault="00DC4792" w:rsidP="00801337">
            <w:pPr>
              <w:spacing w:line="259" w:lineRule="auto"/>
              <w:ind w:left="2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i/>
              </w:rPr>
              <w:t xml:space="preserve">_______________________ </w:t>
            </w:r>
          </w:p>
          <w:p w14:paraId="500CA8E7" w14:textId="77777777" w:rsidR="00DC4792" w:rsidRPr="00DC4792" w:rsidRDefault="00DC4792" w:rsidP="00801337">
            <w:pPr>
              <w:spacing w:line="259" w:lineRule="auto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i/>
              </w:rPr>
              <w:t xml:space="preserve">Danny Juela  </w:t>
            </w:r>
          </w:p>
          <w:p w14:paraId="10B8927E" w14:textId="77777777" w:rsidR="00DC4792" w:rsidRPr="00DC4792" w:rsidRDefault="00DC4792" w:rsidP="00801337">
            <w:pPr>
              <w:spacing w:line="259" w:lineRule="auto"/>
              <w:ind w:right="46"/>
              <w:jc w:val="center"/>
              <w:rPr>
                <w:rFonts w:ascii="Times New Roman" w:hAnsi="Times New Roman" w:cs="Times New Roman"/>
              </w:rPr>
            </w:pPr>
            <w:r w:rsidRPr="00DC4792">
              <w:rPr>
                <w:rFonts w:ascii="Times New Roman" w:hAnsi="Times New Roman" w:cs="Times New Roman"/>
                <w:b/>
              </w:rPr>
              <w:t>C.C. 123456789</w:t>
            </w:r>
          </w:p>
        </w:tc>
      </w:tr>
    </w:tbl>
    <w:p w14:paraId="15070DDD" w14:textId="77777777" w:rsidR="00DC4792" w:rsidRDefault="00DC4792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28E01C4D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31E8DEF1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7C3DCEAA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0BB6199A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0EE71A7D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591D046B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44024393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3248B57D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59C0A2C8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65DDF156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6EA62B42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79FD9E44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4C4C4AFA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62D2C637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022A2C9C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7C1D2F35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1D5C0B68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623A083C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230E7881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776792AA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54B8B50B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03E3C411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21D81EC5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774028C6" w14:textId="77777777" w:rsidR="000044F4" w:rsidRDefault="000044F4" w:rsidP="00B46726">
      <w:pPr>
        <w:tabs>
          <w:tab w:val="left" w:pos="2280"/>
        </w:tabs>
        <w:jc w:val="both"/>
        <w:rPr>
          <w:rFonts w:ascii="Times New Roman" w:hAnsi="Times New Roman" w:cs="Times New Roman"/>
        </w:rPr>
      </w:pPr>
    </w:p>
    <w:p w14:paraId="3A7B121F" w14:textId="77777777" w:rsidR="000044F4" w:rsidRPr="00DC4792" w:rsidRDefault="000044F4" w:rsidP="000044F4">
      <w:pPr>
        <w:spacing w:after="0"/>
        <w:rPr>
          <w:rFonts w:ascii="Times New Roman" w:hAnsi="Times New Roman" w:cs="Times New Roman"/>
        </w:rPr>
      </w:pPr>
    </w:p>
    <w:p w14:paraId="1E7310BF" w14:textId="6A82E6C5" w:rsidR="000044F4" w:rsidRDefault="00801337" w:rsidP="000044F4">
      <w:pPr>
        <w:spacing w:after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o 2</w:t>
      </w:r>
    </w:p>
    <w:p w14:paraId="09546F70" w14:textId="77777777" w:rsidR="00801337" w:rsidRDefault="00801337" w:rsidP="000044F4">
      <w:pPr>
        <w:spacing w:after="0"/>
        <w:rPr>
          <w:rFonts w:ascii="Times New Roman" w:hAnsi="Times New Roman" w:cs="Times New Roman"/>
        </w:rPr>
      </w:pPr>
    </w:p>
    <w:tbl>
      <w:tblPr>
        <w:tblW w:w="1052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30"/>
        <w:gridCol w:w="2549"/>
        <w:gridCol w:w="1538"/>
        <w:gridCol w:w="2138"/>
        <w:gridCol w:w="1473"/>
      </w:tblGrid>
      <w:tr w:rsidR="000044F4" w:rsidRPr="000044F4" w14:paraId="565EADCA" w14:textId="77777777" w:rsidTr="00801337">
        <w:trPr>
          <w:trHeight w:val="274"/>
          <w:jc w:val="center"/>
        </w:trPr>
        <w:tc>
          <w:tcPr>
            <w:tcW w:w="2830" w:type="dxa"/>
            <w:vMerge w:val="restart"/>
            <w:shd w:val="clear" w:color="auto" w:fill="auto"/>
            <w:vAlign w:val="center"/>
          </w:tcPr>
          <w:p w14:paraId="3F562EED" w14:textId="77777777" w:rsidR="000044F4" w:rsidRPr="000044F4" w:rsidRDefault="000044F4" w:rsidP="00801337">
            <w:pPr>
              <w:widowControl w:val="0"/>
              <w:jc w:val="center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  <w:noProof/>
              </w:rPr>
              <w:drawing>
                <wp:inline distT="0" distB="0" distL="0" distR="0" wp14:anchorId="522D0B53" wp14:editId="25185967">
                  <wp:extent cx="1435100" cy="786810"/>
                  <wp:effectExtent l="0" t="0" r="0" b="0"/>
                  <wp:docPr id="4" name="Imagen 6" descr="Instrumentos óptico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0" descr="Instrumentos óptico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53328" cy="7968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698" w:type="dxa"/>
            <w:gridSpan w:val="4"/>
            <w:shd w:val="clear" w:color="auto" w:fill="A50021"/>
            <w:vAlign w:val="center"/>
          </w:tcPr>
          <w:p w14:paraId="68531522" w14:textId="77777777" w:rsidR="000044F4" w:rsidRPr="000044F4" w:rsidRDefault="000044F4" w:rsidP="00801337">
            <w:pPr>
              <w:widowControl w:val="0"/>
              <w:jc w:val="center"/>
              <w:rPr>
                <w:rFonts w:ascii="Times New Roman" w:hAnsi="Times New Roman" w:cs="Times New Roman"/>
                <w:b/>
              </w:rPr>
            </w:pPr>
            <w:r w:rsidRPr="000044F4">
              <w:rPr>
                <w:rFonts w:ascii="Times New Roman" w:hAnsi="Times New Roman" w:cs="Times New Roman"/>
                <w:b/>
              </w:rPr>
              <w:t>FORMATO DE ACTA DE ENTREGA – EQUIPOS ÓPTICOS</w:t>
            </w:r>
          </w:p>
        </w:tc>
      </w:tr>
      <w:tr w:rsidR="000044F4" w:rsidRPr="000044F4" w14:paraId="193A9B8B" w14:textId="77777777" w:rsidTr="00801337">
        <w:trPr>
          <w:trHeight w:val="425"/>
          <w:jc w:val="center"/>
        </w:trPr>
        <w:tc>
          <w:tcPr>
            <w:tcW w:w="2830" w:type="dxa"/>
            <w:vMerge/>
            <w:shd w:val="clear" w:color="auto" w:fill="auto"/>
            <w:vAlign w:val="center"/>
          </w:tcPr>
          <w:p w14:paraId="093E0291" w14:textId="77777777" w:rsidR="000044F4" w:rsidRPr="000044F4" w:rsidRDefault="000044F4" w:rsidP="00801337">
            <w:pPr>
              <w:widowControl w:val="0"/>
              <w:rPr>
                <w:rFonts w:ascii="Times New Roman" w:hAnsi="Times New Roman" w:cs="Times New Roman"/>
              </w:rPr>
            </w:pPr>
          </w:p>
        </w:tc>
        <w:tc>
          <w:tcPr>
            <w:tcW w:w="7698" w:type="dxa"/>
            <w:gridSpan w:val="4"/>
            <w:shd w:val="clear" w:color="auto" w:fill="auto"/>
            <w:vAlign w:val="center"/>
          </w:tcPr>
          <w:p w14:paraId="2AF52289" w14:textId="77777777" w:rsidR="000044F4" w:rsidRPr="000044F4" w:rsidRDefault="000044F4" w:rsidP="00801337">
            <w:pPr>
              <w:widowControl w:val="0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PROCEDIMIENTO: ENTREGA DE EQUIPOS ÓPTICOS</w:t>
            </w:r>
          </w:p>
        </w:tc>
      </w:tr>
      <w:tr w:rsidR="000044F4" w:rsidRPr="000044F4" w14:paraId="24E2AEF1" w14:textId="77777777" w:rsidTr="00801337">
        <w:trPr>
          <w:trHeight w:val="222"/>
          <w:jc w:val="center"/>
        </w:trPr>
        <w:tc>
          <w:tcPr>
            <w:tcW w:w="2830" w:type="dxa"/>
            <w:vMerge/>
            <w:shd w:val="clear" w:color="auto" w:fill="auto"/>
            <w:vAlign w:val="center"/>
          </w:tcPr>
          <w:p w14:paraId="786DD8B1" w14:textId="77777777" w:rsidR="000044F4" w:rsidRPr="000044F4" w:rsidRDefault="000044F4" w:rsidP="00801337">
            <w:pPr>
              <w:widowControl w:val="0"/>
              <w:rPr>
                <w:rFonts w:ascii="Times New Roman" w:hAnsi="Times New Roman" w:cs="Times New Roman"/>
              </w:rPr>
            </w:pPr>
          </w:p>
        </w:tc>
        <w:tc>
          <w:tcPr>
            <w:tcW w:w="7698" w:type="dxa"/>
            <w:gridSpan w:val="4"/>
            <w:shd w:val="clear" w:color="auto" w:fill="auto"/>
            <w:vAlign w:val="center"/>
          </w:tcPr>
          <w:p w14:paraId="291EFD28" w14:textId="77777777" w:rsidR="000044F4" w:rsidRPr="000044F4" w:rsidRDefault="000044F4" w:rsidP="00801337">
            <w:pPr>
              <w:widowControl w:val="0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PROCESO: GESTIÓN DE LA INFORMACIÓN</w:t>
            </w:r>
          </w:p>
        </w:tc>
      </w:tr>
      <w:tr w:rsidR="000044F4" w:rsidRPr="000044F4" w14:paraId="677F7486" w14:textId="77777777" w:rsidTr="00801337">
        <w:trPr>
          <w:trHeight w:val="148"/>
          <w:jc w:val="center"/>
        </w:trPr>
        <w:tc>
          <w:tcPr>
            <w:tcW w:w="2830" w:type="dxa"/>
            <w:vMerge/>
            <w:shd w:val="clear" w:color="auto" w:fill="auto"/>
            <w:vAlign w:val="center"/>
          </w:tcPr>
          <w:p w14:paraId="275E0B00" w14:textId="77777777" w:rsidR="000044F4" w:rsidRPr="000044F4" w:rsidRDefault="000044F4" w:rsidP="00801337">
            <w:pPr>
              <w:widowControl w:val="0"/>
              <w:rPr>
                <w:rFonts w:ascii="Times New Roman" w:hAnsi="Times New Roman" w:cs="Times New Roman"/>
              </w:rPr>
            </w:pPr>
          </w:p>
        </w:tc>
        <w:tc>
          <w:tcPr>
            <w:tcW w:w="2549" w:type="dxa"/>
            <w:shd w:val="clear" w:color="auto" w:fill="auto"/>
            <w:vAlign w:val="center"/>
          </w:tcPr>
          <w:p w14:paraId="5DD8C25C" w14:textId="77777777" w:rsidR="000044F4" w:rsidRPr="000044F4" w:rsidRDefault="000044F4" w:rsidP="00801337">
            <w:pPr>
              <w:widowControl w:val="0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CÓDIGO: 130.06.15-17</w:t>
            </w:r>
          </w:p>
        </w:tc>
        <w:tc>
          <w:tcPr>
            <w:tcW w:w="1538" w:type="dxa"/>
            <w:shd w:val="clear" w:color="auto" w:fill="auto"/>
            <w:vAlign w:val="center"/>
          </w:tcPr>
          <w:p w14:paraId="5FA52893" w14:textId="77777777" w:rsidR="000044F4" w:rsidRPr="000044F4" w:rsidRDefault="000044F4" w:rsidP="00801337">
            <w:pPr>
              <w:widowControl w:val="0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VERSIÓN: 01</w:t>
            </w:r>
          </w:p>
        </w:tc>
        <w:tc>
          <w:tcPr>
            <w:tcW w:w="2138" w:type="dxa"/>
            <w:shd w:val="clear" w:color="auto" w:fill="auto"/>
            <w:vAlign w:val="center"/>
          </w:tcPr>
          <w:p w14:paraId="5E12717B" w14:textId="77777777" w:rsidR="000044F4" w:rsidRPr="000044F4" w:rsidRDefault="000044F4" w:rsidP="00801337">
            <w:pPr>
              <w:widowControl w:val="0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FECHA: 02/07/2021</w:t>
            </w:r>
          </w:p>
        </w:tc>
        <w:tc>
          <w:tcPr>
            <w:tcW w:w="1473" w:type="dxa"/>
            <w:shd w:val="clear" w:color="auto" w:fill="auto"/>
            <w:vAlign w:val="center"/>
          </w:tcPr>
          <w:p w14:paraId="049872F9" w14:textId="77777777" w:rsidR="000044F4" w:rsidRPr="000044F4" w:rsidRDefault="000044F4" w:rsidP="00801337">
            <w:pPr>
              <w:widowControl w:val="0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 xml:space="preserve">PÁGINA </w:t>
            </w:r>
            <w:r w:rsidRPr="000044F4">
              <w:rPr>
                <w:rFonts w:ascii="Times New Roman" w:hAnsi="Times New Roman" w:cs="Times New Roman"/>
              </w:rPr>
              <w:fldChar w:fldCharType="begin"/>
            </w:r>
            <w:r w:rsidRPr="000044F4">
              <w:rPr>
                <w:rFonts w:ascii="Times New Roman" w:hAnsi="Times New Roman" w:cs="Times New Roman"/>
              </w:rPr>
              <w:instrText>PAGE  \* Arabic  \* MERGEFORMAT</w:instrText>
            </w:r>
            <w:r w:rsidRPr="000044F4">
              <w:rPr>
                <w:rFonts w:ascii="Times New Roman" w:hAnsi="Times New Roman" w:cs="Times New Roman"/>
              </w:rPr>
              <w:fldChar w:fldCharType="separate"/>
            </w:r>
            <w:r w:rsidRPr="000044F4">
              <w:rPr>
                <w:rFonts w:ascii="Times New Roman" w:hAnsi="Times New Roman" w:cs="Times New Roman"/>
                <w:noProof/>
              </w:rPr>
              <w:t>1</w:t>
            </w:r>
            <w:r w:rsidRPr="000044F4">
              <w:rPr>
                <w:rFonts w:ascii="Times New Roman" w:hAnsi="Times New Roman" w:cs="Times New Roman"/>
              </w:rPr>
              <w:fldChar w:fldCharType="end"/>
            </w:r>
            <w:r w:rsidRPr="000044F4">
              <w:rPr>
                <w:rFonts w:ascii="Times New Roman" w:hAnsi="Times New Roman" w:cs="Times New Roman"/>
              </w:rPr>
              <w:t xml:space="preserve"> DE </w:t>
            </w:r>
            <w:r w:rsidRPr="000044F4">
              <w:rPr>
                <w:rFonts w:ascii="Times New Roman" w:hAnsi="Times New Roman" w:cs="Times New Roman"/>
              </w:rPr>
              <w:fldChar w:fldCharType="begin"/>
            </w:r>
            <w:r w:rsidRPr="000044F4">
              <w:rPr>
                <w:rFonts w:ascii="Times New Roman" w:hAnsi="Times New Roman" w:cs="Times New Roman"/>
              </w:rPr>
              <w:instrText>NUMPAGES  \* Arabic  \* MERGEFORMAT</w:instrText>
            </w:r>
            <w:r w:rsidRPr="000044F4">
              <w:rPr>
                <w:rFonts w:ascii="Times New Roman" w:hAnsi="Times New Roman" w:cs="Times New Roman"/>
              </w:rPr>
              <w:fldChar w:fldCharType="separate"/>
            </w:r>
            <w:r w:rsidRPr="000044F4">
              <w:rPr>
                <w:rFonts w:ascii="Times New Roman" w:hAnsi="Times New Roman" w:cs="Times New Roman"/>
                <w:noProof/>
              </w:rPr>
              <w:t>1</w:t>
            </w:r>
            <w:r w:rsidRPr="000044F4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1FA6301E" w14:textId="77777777" w:rsidR="000044F4" w:rsidRPr="000044F4" w:rsidRDefault="000044F4" w:rsidP="000044F4">
      <w:pPr>
        <w:spacing w:after="0"/>
        <w:rPr>
          <w:rFonts w:ascii="Times New Roman" w:hAnsi="Times New Roman" w:cs="Times New Roman"/>
        </w:rPr>
      </w:pPr>
    </w:p>
    <w:p w14:paraId="4590B6E8" w14:textId="77777777" w:rsidR="000044F4" w:rsidRPr="000044F4" w:rsidRDefault="000044F4" w:rsidP="000044F4">
      <w:pPr>
        <w:tabs>
          <w:tab w:val="left" w:pos="3882"/>
        </w:tabs>
        <w:jc w:val="center"/>
        <w:rPr>
          <w:rFonts w:ascii="Times New Roman" w:hAnsi="Times New Roman" w:cs="Times New Roman"/>
        </w:rPr>
      </w:pPr>
      <w:r w:rsidRPr="000044F4">
        <w:rPr>
          <w:rFonts w:ascii="Times New Roman" w:hAnsi="Times New Roman" w:cs="Times New Roman"/>
          <w:b/>
        </w:rPr>
        <w:t>ACTA DE ENTREGA – EQUIPOS ÓPTICOS</w:t>
      </w:r>
    </w:p>
    <w:p w14:paraId="5BC5AB1C" w14:textId="77777777" w:rsidR="000044F4" w:rsidRPr="000044F4" w:rsidRDefault="000044F4" w:rsidP="000044F4">
      <w:pPr>
        <w:jc w:val="both"/>
        <w:rPr>
          <w:rFonts w:ascii="Times New Roman" w:hAnsi="Times New Roman" w:cs="Times New Roman"/>
        </w:rPr>
      </w:pPr>
    </w:p>
    <w:p w14:paraId="4942404A" w14:textId="77777777" w:rsidR="000044F4" w:rsidRPr="000044F4" w:rsidRDefault="000044F4" w:rsidP="000044F4">
      <w:pPr>
        <w:jc w:val="both"/>
        <w:rPr>
          <w:rFonts w:ascii="Times New Roman" w:hAnsi="Times New Roman" w:cs="Times New Roman"/>
        </w:rPr>
      </w:pPr>
      <w:r w:rsidRPr="000044F4">
        <w:rPr>
          <w:rFonts w:ascii="Times New Roman" w:hAnsi="Times New Roman" w:cs="Times New Roman"/>
        </w:rPr>
        <w:t>Por medio de la presente se hace entrega de los siguientes equipos ópticos:</w:t>
      </w:r>
    </w:p>
    <w:p w14:paraId="0DA93F09" w14:textId="77777777" w:rsidR="000044F4" w:rsidRPr="000044F4" w:rsidRDefault="000044F4" w:rsidP="000044F4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10490" w:type="dxa"/>
        <w:jc w:val="center"/>
        <w:tblLook w:val="04A0" w:firstRow="1" w:lastRow="0" w:firstColumn="1" w:lastColumn="0" w:noHBand="0" w:noVBand="1"/>
      </w:tblPr>
      <w:tblGrid>
        <w:gridCol w:w="2978"/>
        <w:gridCol w:w="7512"/>
      </w:tblGrid>
      <w:tr w:rsidR="000044F4" w:rsidRPr="000044F4" w14:paraId="12F68DF2" w14:textId="77777777" w:rsidTr="00801337">
        <w:trPr>
          <w:jc w:val="center"/>
        </w:trPr>
        <w:tc>
          <w:tcPr>
            <w:tcW w:w="2978" w:type="dxa"/>
            <w:shd w:val="clear" w:color="auto" w:fill="A50021"/>
          </w:tcPr>
          <w:p w14:paraId="30E4022E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Fecha</w:t>
            </w:r>
          </w:p>
        </w:tc>
        <w:tc>
          <w:tcPr>
            <w:tcW w:w="7512" w:type="dxa"/>
          </w:tcPr>
          <w:p w14:paraId="3634643F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02/07/2021</w:t>
            </w:r>
          </w:p>
        </w:tc>
      </w:tr>
      <w:tr w:rsidR="000044F4" w:rsidRPr="000044F4" w14:paraId="098777D1" w14:textId="77777777" w:rsidTr="00801337">
        <w:trPr>
          <w:jc w:val="center"/>
        </w:trPr>
        <w:tc>
          <w:tcPr>
            <w:tcW w:w="2978" w:type="dxa"/>
            <w:shd w:val="clear" w:color="auto" w:fill="A50021"/>
          </w:tcPr>
          <w:p w14:paraId="17B03437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Extensión</w:t>
            </w:r>
          </w:p>
        </w:tc>
        <w:tc>
          <w:tcPr>
            <w:tcW w:w="7512" w:type="dxa"/>
          </w:tcPr>
          <w:p w14:paraId="5DCFD767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QWE-123</w:t>
            </w:r>
          </w:p>
        </w:tc>
      </w:tr>
      <w:tr w:rsidR="000044F4" w:rsidRPr="000044F4" w14:paraId="635985CF" w14:textId="77777777" w:rsidTr="00801337">
        <w:trPr>
          <w:jc w:val="center"/>
        </w:trPr>
        <w:tc>
          <w:tcPr>
            <w:tcW w:w="2978" w:type="dxa"/>
            <w:shd w:val="clear" w:color="auto" w:fill="A50021"/>
          </w:tcPr>
          <w:p w14:paraId="2D0C47E5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Ubicación</w:t>
            </w:r>
          </w:p>
        </w:tc>
        <w:tc>
          <w:tcPr>
            <w:tcW w:w="7512" w:type="dxa"/>
          </w:tcPr>
          <w:p w14:paraId="4B2EF428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Facultad de Ingeniería Eléctrica y Electrónica de la Escuela Politécnica Nacional</w:t>
            </w:r>
          </w:p>
        </w:tc>
      </w:tr>
      <w:tr w:rsidR="000044F4" w:rsidRPr="000044F4" w14:paraId="45F35B14" w14:textId="77777777" w:rsidTr="00801337">
        <w:trPr>
          <w:jc w:val="center"/>
        </w:trPr>
        <w:tc>
          <w:tcPr>
            <w:tcW w:w="2978" w:type="dxa"/>
            <w:shd w:val="clear" w:color="auto" w:fill="A50021"/>
          </w:tcPr>
          <w:p w14:paraId="7C6F49E3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Nombre Usuario</w:t>
            </w:r>
          </w:p>
        </w:tc>
        <w:tc>
          <w:tcPr>
            <w:tcW w:w="7512" w:type="dxa"/>
          </w:tcPr>
          <w:p w14:paraId="547274B0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Jorge Castillo</w:t>
            </w:r>
          </w:p>
        </w:tc>
      </w:tr>
    </w:tbl>
    <w:p w14:paraId="23F9F19F" w14:textId="77777777" w:rsidR="000044F4" w:rsidRPr="000044F4" w:rsidRDefault="000044F4" w:rsidP="000044F4">
      <w:pPr>
        <w:jc w:val="both"/>
        <w:rPr>
          <w:rFonts w:ascii="Times New Roman" w:hAnsi="Times New Roman" w:cs="Times New Roman"/>
        </w:rPr>
      </w:pPr>
    </w:p>
    <w:p w14:paraId="46B7350E" w14:textId="77777777" w:rsidR="000044F4" w:rsidRPr="000044F4" w:rsidRDefault="000044F4" w:rsidP="000044F4">
      <w:pPr>
        <w:jc w:val="both"/>
        <w:rPr>
          <w:rFonts w:ascii="Times New Roman" w:hAnsi="Times New Roman" w:cs="Times New Roman"/>
        </w:rPr>
      </w:pPr>
    </w:p>
    <w:tbl>
      <w:tblPr>
        <w:tblW w:w="0" w:type="auto"/>
        <w:jc w:val="center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704"/>
        <w:gridCol w:w="2517"/>
        <w:gridCol w:w="1265"/>
        <w:gridCol w:w="4065"/>
        <w:gridCol w:w="1905"/>
      </w:tblGrid>
      <w:tr w:rsidR="000044F4" w:rsidRPr="000044F4" w14:paraId="7AECEFD1" w14:textId="77777777" w:rsidTr="00801337">
        <w:trPr>
          <w:trHeight w:val="334"/>
          <w:jc w:val="center"/>
        </w:trPr>
        <w:tc>
          <w:tcPr>
            <w:tcW w:w="7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50021"/>
            <w:vAlign w:val="center"/>
            <w:hideMark/>
          </w:tcPr>
          <w:p w14:paraId="7D7B412F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  <w:b/>
                <w:bCs/>
                <w:color w:val="FFFFFF" w:themeColor="background1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  <w:b/>
              </w:rPr>
              <w:t xml:space="preserve">Cant </w:t>
            </w:r>
          </w:p>
        </w:tc>
        <w:tc>
          <w:tcPr>
            <w:tcW w:w="251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50021"/>
            <w:vAlign w:val="center"/>
            <w:hideMark/>
          </w:tcPr>
          <w:p w14:paraId="7C80A5E0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  <w:b/>
                <w:bCs/>
                <w:color w:val="FFFFFF" w:themeColor="background1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  <w:b/>
              </w:rPr>
              <w:t xml:space="preserve">Equipo  </w:t>
            </w:r>
          </w:p>
        </w:tc>
        <w:tc>
          <w:tcPr>
            <w:tcW w:w="12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50021"/>
            <w:vAlign w:val="center"/>
            <w:hideMark/>
          </w:tcPr>
          <w:p w14:paraId="6E6881AD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  <w:b/>
                <w:bCs/>
                <w:color w:val="FFFFFF" w:themeColor="background1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  <w:b/>
              </w:rPr>
              <w:t xml:space="preserve">Marca </w:t>
            </w:r>
          </w:p>
        </w:tc>
        <w:tc>
          <w:tcPr>
            <w:tcW w:w="40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50021"/>
            <w:vAlign w:val="center"/>
            <w:hideMark/>
          </w:tcPr>
          <w:p w14:paraId="3A43BB11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  <w:b/>
                <w:bCs/>
                <w:color w:val="FFFFFF" w:themeColor="background1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  <w:b/>
              </w:rPr>
              <w:t xml:space="preserve">Modelo </w:t>
            </w:r>
          </w:p>
        </w:tc>
        <w:tc>
          <w:tcPr>
            <w:tcW w:w="19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50021"/>
            <w:noWrap/>
            <w:vAlign w:val="center"/>
            <w:hideMark/>
          </w:tcPr>
          <w:p w14:paraId="536C4055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  <w:b/>
                <w:bCs/>
                <w:color w:val="FFFFFF" w:themeColor="background1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  <w:b/>
              </w:rPr>
              <w:t xml:space="preserve">No. de Inventario y Serie </w:t>
            </w:r>
          </w:p>
        </w:tc>
      </w:tr>
      <w:tr w:rsidR="000044F4" w:rsidRPr="000044F4" w14:paraId="63161B87" w14:textId="77777777" w:rsidTr="00801337">
        <w:trPr>
          <w:trHeight w:val="360"/>
          <w:jc w:val="center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B91730" w14:textId="77777777" w:rsidR="000044F4" w:rsidRPr="000044F4" w:rsidRDefault="000044F4" w:rsidP="00801337">
            <w:pPr>
              <w:rPr>
                <w:rFonts w:ascii="Times New Roman" w:hAnsi="Times New Roman" w:cs="Times New Roman"/>
                <w:color w:val="000000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2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BB8CCA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 xml:space="preserve">Conversor de medios GE a fibra óptica  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150111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FASO</w:t>
            </w:r>
          </w:p>
        </w:tc>
        <w:tc>
          <w:tcPr>
            <w:tcW w:w="4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D6C14A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  <w:color w:val="000000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</w:rPr>
              <w:t>Conversor de medios Gigabit Ethernet, 1,4 Gb/s, hasta 1000 Mbps RJ45 10/100/1000Base-TX a 1000 Base-FX modo único, multimodo de fibra SC</w:t>
            </w:r>
          </w:p>
        </w:tc>
        <w:tc>
          <w:tcPr>
            <w:tcW w:w="19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22519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  <w:color w:val="000000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</w:rPr>
              <w:t xml:space="preserve"> 12345</w:t>
            </w:r>
          </w:p>
        </w:tc>
      </w:tr>
      <w:tr w:rsidR="000044F4" w:rsidRPr="000044F4" w14:paraId="4EAB4E6F" w14:textId="77777777" w:rsidTr="00801337">
        <w:trPr>
          <w:trHeight w:val="360"/>
          <w:jc w:val="center"/>
        </w:trPr>
        <w:tc>
          <w:tcPr>
            <w:tcW w:w="70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22AF62A" w14:textId="77777777" w:rsidR="000044F4" w:rsidRPr="000044F4" w:rsidRDefault="000044F4" w:rsidP="00801337">
            <w:pPr>
              <w:rPr>
                <w:rFonts w:ascii="Times New Roman" w:hAnsi="Times New Roman" w:cs="Times New Roman"/>
                <w:color w:val="000000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25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328738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 xml:space="preserve">Switch óptico </w:t>
            </w:r>
          </w:p>
        </w:tc>
        <w:tc>
          <w:tcPr>
            <w:tcW w:w="12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7A40A5" w14:textId="77777777" w:rsidR="000044F4" w:rsidRPr="000044F4" w:rsidRDefault="000044F4" w:rsidP="00801337">
            <w:pPr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 xml:space="preserve"> </w:t>
            </w:r>
          </w:p>
          <w:p w14:paraId="530EB07D" w14:textId="77777777" w:rsidR="000044F4" w:rsidRPr="000044F4" w:rsidRDefault="000044F4" w:rsidP="00801337">
            <w:pPr>
              <w:rPr>
                <w:rFonts w:ascii="Times New Roman" w:hAnsi="Times New Roman" w:cs="Times New Roman"/>
              </w:rPr>
            </w:pPr>
          </w:p>
          <w:p w14:paraId="75958E3D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Planet</w:t>
            </w:r>
          </w:p>
        </w:tc>
        <w:tc>
          <w:tcPr>
            <w:tcW w:w="40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57EAA68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  <w:color w:val="000000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</w:rPr>
              <w:t xml:space="preserve"> </w:t>
            </w:r>
            <w:r w:rsidRPr="000044F4">
              <w:rPr>
                <w:rFonts w:ascii="Times New Roman" w:hAnsi="Times New Roman" w:cs="Times New Roman"/>
                <w:iCs/>
                <w:lang w:val="en-US"/>
              </w:rPr>
              <w:t>XGS-6350-24X4C</w:t>
            </w:r>
          </w:p>
        </w:tc>
        <w:tc>
          <w:tcPr>
            <w:tcW w:w="19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5C0F27" w14:textId="77777777" w:rsidR="000044F4" w:rsidRPr="000044F4" w:rsidRDefault="000044F4" w:rsidP="00801337">
            <w:pPr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 xml:space="preserve"> </w:t>
            </w:r>
          </w:p>
          <w:p w14:paraId="51BE2DEC" w14:textId="77777777" w:rsidR="000044F4" w:rsidRPr="000044F4" w:rsidRDefault="000044F4" w:rsidP="00801337">
            <w:pPr>
              <w:rPr>
                <w:rFonts w:ascii="Times New Roman" w:hAnsi="Times New Roman" w:cs="Times New Roman"/>
              </w:rPr>
            </w:pPr>
          </w:p>
          <w:p w14:paraId="07F4A003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  <w:color w:val="000000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</w:rPr>
              <w:t>4567</w:t>
            </w:r>
          </w:p>
        </w:tc>
      </w:tr>
    </w:tbl>
    <w:p w14:paraId="1CECCCC5" w14:textId="77777777" w:rsidR="000044F4" w:rsidRPr="000044F4" w:rsidRDefault="000044F4" w:rsidP="000044F4">
      <w:pPr>
        <w:jc w:val="both"/>
        <w:rPr>
          <w:rFonts w:ascii="Times New Roman" w:hAnsi="Times New Roman" w:cs="Times New Roman"/>
        </w:rPr>
      </w:pPr>
    </w:p>
    <w:p w14:paraId="4378703E" w14:textId="77777777" w:rsidR="000044F4" w:rsidRPr="000044F4" w:rsidRDefault="000044F4" w:rsidP="000044F4">
      <w:pPr>
        <w:jc w:val="center"/>
        <w:rPr>
          <w:rFonts w:ascii="Times New Roman" w:hAnsi="Times New Roman" w:cs="Times New Roman"/>
        </w:rPr>
      </w:pPr>
    </w:p>
    <w:p w14:paraId="7E76C9B8" w14:textId="77777777" w:rsidR="000044F4" w:rsidRPr="000044F4" w:rsidRDefault="000044F4" w:rsidP="000044F4">
      <w:pPr>
        <w:jc w:val="center"/>
        <w:rPr>
          <w:rFonts w:ascii="Times New Roman" w:hAnsi="Times New Roman" w:cs="Times New Roman"/>
        </w:rPr>
      </w:pPr>
    </w:p>
    <w:p w14:paraId="2E2597D3" w14:textId="77777777" w:rsidR="000044F4" w:rsidRPr="000044F4" w:rsidRDefault="000044F4" w:rsidP="000044F4">
      <w:pPr>
        <w:jc w:val="center"/>
        <w:rPr>
          <w:rFonts w:ascii="Times New Roman" w:hAnsi="Times New Roman" w:cs="Times New Roman"/>
        </w:rPr>
      </w:pPr>
      <w:r w:rsidRPr="000044F4">
        <w:rPr>
          <w:rFonts w:ascii="Times New Roman" w:hAnsi="Times New Roman" w:cs="Times New Roman"/>
        </w:rPr>
        <w:t>OBSERVACIONES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418"/>
      </w:tblGrid>
      <w:tr w:rsidR="000044F4" w:rsidRPr="000044F4" w14:paraId="00D57E22" w14:textId="77777777" w:rsidTr="00801337">
        <w:trPr>
          <w:jc w:val="center"/>
        </w:trPr>
        <w:tc>
          <w:tcPr>
            <w:tcW w:w="0" w:type="auto"/>
          </w:tcPr>
          <w:p w14:paraId="733E366B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</w:rPr>
            </w:pPr>
          </w:p>
          <w:p w14:paraId="34BA8CA0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</w:rPr>
              <w:t>Equipos entregados en buen estado, sellados y recibidos por el usuario</w:t>
            </w:r>
          </w:p>
          <w:p w14:paraId="73B1A360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</w:tbl>
    <w:p w14:paraId="19549354" w14:textId="77777777" w:rsidR="000044F4" w:rsidRPr="000044F4" w:rsidRDefault="000044F4" w:rsidP="000044F4">
      <w:pPr>
        <w:jc w:val="both"/>
        <w:rPr>
          <w:rFonts w:ascii="Times New Roman" w:hAnsi="Times New Roman" w:cs="Times New Roman"/>
        </w:rPr>
      </w:pPr>
    </w:p>
    <w:p w14:paraId="5CA4C11A" w14:textId="77777777" w:rsidR="000044F4" w:rsidRPr="000044F4" w:rsidRDefault="000044F4" w:rsidP="000044F4">
      <w:pPr>
        <w:jc w:val="both"/>
        <w:rPr>
          <w:rFonts w:ascii="Times New Roman" w:hAnsi="Times New Roman" w:cs="Times New Roman"/>
        </w:rPr>
      </w:pPr>
    </w:p>
    <w:p w14:paraId="3790E1A4" w14:textId="77777777" w:rsidR="000044F4" w:rsidRPr="000044F4" w:rsidRDefault="000044F4" w:rsidP="000044F4">
      <w:pPr>
        <w:jc w:val="both"/>
        <w:rPr>
          <w:rStyle w:val="Normal1"/>
          <w:rFonts w:ascii="Times New Roman" w:hAnsi="Times New Roman" w:cs="Times New Roman"/>
          <w:sz w:val="22"/>
        </w:rPr>
      </w:pPr>
      <w:r w:rsidRPr="000044F4">
        <w:rPr>
          <w:rFonts w:ascii="Times New Roman" w:hAnsi="Times New Roman" w:cs="Times New Roman"/>
        </w:rPr>
        <w:t>La persona quien firma será responsable de los bienes entregados y se compromete a cuidar y hacer buen uso de estos.</w:t>
      </w:r>
    </w:p>
    <w:p w14:paraId="4C2D34FB" w14:textId="77777777" w:rsidR="000044F4" w:rsidRPr="000044F4" w:rsidRDefault="000044F4" w:rsidP="000044F4">
      <w:pPr>
        <w:spacing w:after="120"/>
        <w:ind w:left="360"/>
        <w:jc w:val="both"/>
        <w:rPr>
          <w:rStyle w:val="Normal1"/>
          <w:rFonts w:ascii="Times New Roman" w:hAnsi="Times New Roman" w:cs="Times New Roman"/>
          <w:sz w:val="22"/>
        </w:rPr>
      </w:pPr>
    </w:p>
    <w:tbl>
      <w:tblPr>
        <w:tblStyle w:val="TableGrid0"/>
        <w:tblW w:w="0" w:type="auto"/>
        <w:jc w:val="center"/>
        <w:tblInd w:w="0" w:type="dxa"/>
        <w:tblLook w:val="04A0" w:firstRow="1" w:lastRow="0" w:firstColumn="1" w:lastColumn="0" w:noHBand="0" w:noVBand="1"/>
      </w:tblPr>
      <w:tblGrid>
        <w:gridCol w:w="2706"/>
        <w:gridCol w:w="2706"/>
      </w:tblGrid>
      <w:tr w:rsidR="000044F4" w:rsidRPr="000044F4" w14:paraId="676BD46E" w14:textId="77777777" w:rsidTr="00801337">
        <w:trPr>
          <w:trHeight w:val="296"/>
          <w:jc w:val="center"/>
        </w:trPr>
        <w:tc>
          <w:tcPr>
            <w:tcW w:w="0" w:type="auto"/>
            <w:noWrap/>
            <w:hideMark/>
          </w:tcPr>
          <w:p w14:paraId="7D566A4E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  <w:color w:val="000000"/>
                <w:lang w:eastAsia="es-CO"/>
              </w:rPr>
            </w:pPr>
            <w:r w:rsidRPr="000044F4">
              <w:rPr>
                <w:rFonts w:ascii="Times New Roman" w:hAnsi="Times New Roman" w:cs="Times New Roman"/>
                <w:color w:val="000000"/>
                <w:lang w:eastAsia="es-CO"/>
              </w:rPr>
              <w:t>Entrega: Francisco Salazar</w:t>
            </w:r>
          </w:p>
        </w:tc>
        <w:tc>
          <w:tcPr>
            <w:tcW w:w="0" w:type="auto"/>
            <w:noWrap/>
            <w:hideMark/>
          </w:tcPr>
          <w:p w14:paraId="77392C77" w14:textId="77777777" w:rsidR="000044F4" w:rsidRPr="000044F4" w:rsidRDefault="000044F4" w:rsidP="00801337">
            <w:pPr>
              <w:jc w:val="both"/>
              <w:rPr>
                <w:rFonts w:ascii="Times New Roman" w:hAnsi="Times New Roman" w:cs="Times New Roman"/>
                <w:color w:val="000000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  <w:color w:val="000000"/>
                <w:lang w:val="es-CO" w:eastAsia="es-CO"/>
              </w:rPr>
              <w:t xml:space="preserve">     Recibe: Jorge Castillo</w:t>
            </w:r>
          </w:p>
        </w:tc>
      </w:tr>
      <w:tr w:rsidR="000044F4" w:rsidRPr="000044F4" w14:paraId="4C4019DD" w14:textId="77777777" w:rsidTr="00801337">
        <w:trPr>
          <w:trHeight w:val="311"/>
          <w:jc w:val="center"/>
        </w:trPr>
        <w:tc>
          <w:tcPr>
            <w:tcW w:w="0" w:type="auto"/>
            <w:noWrap/>
            <w:hideMark/>
          </w:tcPr>
          <w:p w14:paraId="2EC15BE6" w14:textId="77777777" w:rsidR="000044F4" w:rsidRPr="000044F4" w:rsidRDefault="000044F4" w:rsidP="00801337">
            <w:pPr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eastAsiaTheme="minorHAnsi" w:hAnsi="Times New Roman" w:cs="Times New Roman"/>
                <w:lang w:eastAsia="en-US"/>
              </w:rPr>
              <w:object w:dxaOrig="1785" w:dyaOrig="1320" w14:anchorId="12E2127A">
                <v:shape id="_x0000_i1027" type="#_x0000_t75" style="width:113.25pt;height:101.25pt" o:ole="">
                  <v:imagedata r:id="rId16" o:title=""/>
                </v:shape>
                <o:OLEObject Type="Embed" ProgID="PBrush" ShapeID="_x0000_i1027" DrawAspect="Content" ObjectID="_1686718933" r:id="rId17"/>
              </w:object>
            </w:r>
          </w:p>
          <w:p w14:paraId="4AEF5B86" w14:textId="77777777" w:rsidR="000044F4" w:rsidRPr="000044F4" w:rsidRDefault="000044F4" w:rsidP="00801337">
            <w:pPr>
              <w:spacing w:line="259" w:lineRule="auto"/>
              <w:rPr>
                <w:rFonts w:ascii="Times New Roman" w:hAnsi="Times New Roman" w:cs="Times New Roman"/>
                <w:color w:val="000000"/>
                <w:lang w:eastAsia="es-CO"/>
              </w:rPr>
            </w:pPr>
            <w:r w:rsidRPr="000044F4">
              <w:rPr>
                <w:rFonts w:ascii="Times New Roman" w:hAnsi="Times New Roman" w:cs="Times New Roman"/>
                <w:i/>
              </w:rPr>
              <w:t xml:space="preserve">________________________ </w:t>
            </w:r>
          </w:p>
          <w:p w14:paraId="5B96FCC5" w14:textId="77777777" w:rsidR="000044F4" w:rsidRPr="000044F4" w:rsidRDefault="000044F4" w:rsidP="00801337">
            <w:pPr>
              <w:spacing w:line="259" w:lineRule="auto"/>
              <w:ind w:left="816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  <w:i/>
              </w:rPr>
              <w:t xml:space="preserve">Francisco Salazar  </w:t>
            </w:r>
          </w:p>
          <w:p w14:paraId="4A6BEA48" w14:textId="77777777" w:rsidR="000044F4" w:rsidRPr="000044F4" w:rsidRDefault="000044F4" w:rsidP="00801337">
            <w:pPr>
              <w:spacing w:line="259" w:lineRule="auto"/>
              <w:ind w:left="1123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  <w:b/>
              </w:rPr>
              <w:t>C.C. 0604826651</w:t>
            </w:r>
          </w:p>
          <w:p w14:paraId="2907A865" w14:textId="77777777" w:rsidR="000044F4" w:rsidRPr="000044F4" w:rsidRDefault="000044F4" w:rsidP="00801337">
            <w:pPr>
              <w:rPr>
                <w:rFonts w:ascii="Times New Roman" w:hAnsi="Times New Roman" w:cs="Times New Roman"/>
                <w:color w:val="000000"/>
                <w:lang w:val="es-CO" w:eastAsia="es-CO"/>
              </w:rPr>
            </w:pPr>
            <w:r w:rsidRPr="000044F4">
              <w:rPr>
                <w:rFonts w:ascii="Times New Roman" w:hAnsi="Times New Roman" w:cs="Times New Roman"/>
                <w:color w:val="000000"/>
                <w:lang w:eastAsia="es-CO"/>
              </w:rPr>
              <w:t xml:space="preserve"> </w:t>
            </w:r>
          </w:p>
        </w:tc>
        <w:tc>
          <w:tcPr>
            <w:tcW w:w="0" w:type="auto"/>
            <w:noWrap/>
            <w:hideMark/>
          </w:tcPr>
          <w:p w14:paraId="25D3F52C" w14:textId="77777777" w:rsidR="000044F4" w:rsidRPr="000044F4" w:rsidRDefault="000044F4" w:rsidP="00801337">
            <w:pPr>
              <w:rPr>
                <w:rFonts w:ascii="Times New Roman" w:hAnsi="Times New Roman" w:cs="Times New Roman"/>
                <w:color w:val="000000"/>
                <w:lang w:eastAsia="es-CO"/>
              </w:rPr>
            </w:pPr>
          </w:p>
          <w:p w14:paraId="4F716197" w14:textId="77777777" w:rsidR="000044F4" w:rsidRPr="000044F4" w:rsidRDefault="000044F4" w:rsidP="00801337">
            <w:pPr>
              <w:jc w:val="center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eastAsiaTheme="minorHAnsi" w:hAnsi="Times New Roman" w:cs="Times New Roman"/>
                <w:lang w:eastAsia="en-US"/>
              </w:rPr>
              <w:object w:dxaOrig="1680" w:dyaOrig="1515" w14:anchorId="05EB99E1">
                <v:shape id="_x0000_i1028" type="#_x0000_t75" style="width:102pt;height:87.75pt" o:ole="">
                  <v:imagedata r:id="rId18" o:title=""/>
                </v:shape>
                <o:OLEObject Type="Embed" ProgID="PBrush" ShapeID="_x0000_i1028" DrawAspect="Content" ObjectID="_1686718934" r:id="rId19"/>
              </w:object>
            </w:r>
          </w:p>
          <w:p w14:paraId="4BB9B812" w14:textId="77777777" w:rsidR="000044F4" w:rsidRPr="000044F4" w:rsidRDefault="000044F4" w:rsidP="00801337">
            <w:pPr>
              <w:spacing w:line="259" w:lineRule="auto"/>
              <w:rPr>
                <w:rFonts w:ascii="Times New Roman" w:hAnsi="Times New Roman" w:cs="Times New Roman"/>
                <w:color w:val="000000"/>
                <w:lang w:eastAsia="es-CO"/>
              </w:rPr>
            </w:pPr>
            <w:r w:rsidRPr="000044F4">
              <w:rPr>
                <w:rFonts w:ascii="Times New Roman" w:hAnsi="Times New Roman" w:cs="Times New Roman"/>
                <w:i/>
              </w:rPr>
              <w:t xml:space="preserve">________________________ </w:t>
            </w:r>
          </w:p>
          <w:p w14:paraId="2ED758B1" w14:textId="77777777" w:rsidR="000044F4" w:rsidRPr="000044F4" w:rsidRDefault="000044F4" w:rsidP="00801337">
            <w:pPr>
              <w:spacing w:line="259" w:lineRule="auto"/>
              <w:ind w:left="816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  <w:i/>
              </w:rPr>
              <w:t>Jorge Castillo</w:t>
            </w:r>
          </w:p>
          <w:p w14:paraId="16724316" w14:textId="77777777" w:rsidR="000044F4" w:rsidRPr="000044F4" w:rsidRDefault="000044F4" w:rsidP="00801337">
            <w:pPr>
              <w:spacing w:line="259" w:lineRule="auto"/>
              <w:ind w:left="1123"/>
              <w:rPr>
                <w:rFonts w:ascii="Times New Roman" w:hAnsi="Times New Roman" w:cs="Times New Roman"/>
              </w:rPr>
            </w:pPr>
            <w:r w:rsidRPr="000044F4">
              <w:rPr>
                <w:rFonts w:ascii="Times New Roman" w:hAnsi="Times New Roman" w:cs="Times New Roman"/>
                <w:b/>
              </w:rPr>
              <w:t>C.C. 1754869953</w:t>
            </w:r>
          </w:p>
          <w:p w14:paraId="38847317" w14:textId="77777777" w:rsidR="000044F4" w:rsidRPr="000044F4" w:rsidRDefault="000044F4" w:rsidP="00801337">
            <w:pPr>
              <w:rPr>
                <w:rFonts w:ascii="Times New Roman" w:hAnsi="Times New Roman" w:cs="Times New Roman"/>
                <w:color w:val="000000"/>
                <w:lang w:val="es-CO" w:eastAsia="es-CO"/>
              </w:rPr>
            </w:pPr>
          </w:p>
        </w:tc>
      </w:tr>
    </w:tbl>
    <w:p w14:paraId="78513FF1" w14:textId="29328BDB" w:rsidR="00A554AF" w:rsidRPr="00DD12AC" w:rsidRDefault="00A554AF" w:rsidP="00A554AF">
      <w:pPr>
        <w:rPr>
          <w:rFonts w:ascii="Times New Roman" w:hAnsi="Times New Roman" w:cs="Times New Roman"/>
        </w:rPr>
      </w:pPr>
    </w:p>
    <w:p w14:paraId="5761C85F" w14:textId="786AADD7" w:rsidR="00FE14FE" w:rsidRDefault="00FE14FE" w:rsidP="0042447B">
      <w:pPr>
        <w:pStyle w:val="Heading1"/>
        <w:jc w:val="left"/>
      </w:pPr>
      <w:bookmarkStart w:id="7" w:name="_Toc76113208"/>
      <w:r>
        <w:t>Referencias</w:t>
      </w:r>
      <w:bookmarkEnd w:id="7"/>
    </w:p>
    <w:p w14:paraId="3A804461" w14:textId="77777777" w:rsidR="00D05546" w:rsidRPr="00207F20" w:rsidRDefault="00D05546" w:rsidP="00D05546">
      <w:pPr>
        <w:jc w:val="both"/>
        <w:rPr>
          <w:rFonts w:ascii="Times New Roman" w:hAnsi="Times New Roman" w:cs="Times New Roman"/>
          <w:lang w:val="en-US"/>
        </w:rPr>
      </w:pPr>
    </w:p>
    <w:p w14:paraId="00C566A4" w14:textId="77777777" w:rsidR="00FC2C73" w:rsidRPr="00EF54EB" w:rsidRDefault="00FC2C73" w:rsidP="00FC2C73">
      <w:pPr>
        <w:ind w:left="708" w:hanging="708"/>
        <w:jc w:val="both"/>
        <w:rPr>
          <w:rFonts w:ascii="Times New Roman" w:hAnsi="Times New Roman" w:cs="Times New Roman"/>
          <w:lang w:val="en-US"/>
        </w:rPr>
      </w:pPr>
      <w:r w:rsidRPr="00FC2C73">
        <w:rPr>
          <w:rFonts w:ascii="Times New Roman" w:hAnsi="Times New Roman" w:cs="Times New Roman"/>
        </w:rPr>
        <w:t xml:space="preserve">[1] </w:t>
      </w:r>
      <w:r w:rsidRPr="00FC2C73">
        <w:rPr>
          <w:rFonts w:ascii="Times New Roman" w:hAnsi="Times New Roman" w:cs="Times New Roman"/>
        </w:rPr>
        <w:tab/>
        <w:t xml:space="preserve">«FASO - Conversor de medios Gigabit Ethernet, 1,4 Gb/s, hasta 1000 Mbps RJ45 10/100/1000Base-TX a 1000 Base-FX modo único, multimodo de fibra SC: Industrial &amp; Scientific,» [En línea]. </w:t>
      </w:r>
      <w:r w:rsidRPr="00EF54EB">
        <w:rPr>
          <w:rFonts w:ascii="Times New Roman" w:hAnsi="Times New Roman" w:cs="Times New Roman"/>
          <w:lang w:val="en-US"/>
        </w:rPr>
        <w:t>Available: https://www.amazon.com/-/es/FASO-Conversor-Ethernet-1000Base-TX-multimodo/dp/B078RLKJD1.</w:t>
      </w:r>
    </w:p>
    <w:p w14:paraId="2FFF3FA0" w14:textId="77777777" w:rsidR="00FC2C73" w:rsidRPr="00EF54EB" w:rsidRDefault="00FC2C73" w:rsidP="00FC2C73">
      <w:pPr>
        <w:ind w:left="708" w:hanging="708"/>
        <w:jc w:val="both"/>
        <w:rPr>
          <w:rFonts w:ascii="Times New Roman" w:hAnsi="Times New Roman" w:cs="Times New Roman"/>
          <w:lang w:val="en-US"/>
        </w:rPr>
      </w:pPr>
      <w:r w:rsidRPr="00FC2C73">
        <w:rPr>
          <w:rFonts w:ascii="Times New Roman" w:hAnsi="Times New Roman" w:cs="Times New Roman"/>
        </w:rPr>
        <w:t xml:space="preserve">[2] </w:t>
      </w:r>
      <w:r w:rsidRPr="00FC2C73">
        <w:rPr>
          <w:rFonts w:ascii="Times New Roman" w:hAnsi="Times New Roman" w:cs="Times New Roman"/>
        </w:rPr>
        <w:tab/>
        <w:t xml:space="preserve">«10Gtek 10/100M convertidor de medios, 10/100 m.: Industrial &amp; Scientific,» [En línea]. </w:t>
      </w:r>
      <w:r w:rsidRPr="00EF54EB">
        <w:rPr>
          <w:rFonts w:ascii="Times New Roman" w:hAnsi="Times New Roman" w:cs="Times New Roman"/>
          <w:lang w:val="en-US"/>
        </w:rPr>
        <w:t>Available: https://www.amazon.com/-/es/10Gtek-100M-convertidor-medios-100/dp/B06ZY77CRC/ref=pd_di_sccai_1/147-4410235-2765521?pd_rd_w=z4EGN&amp;pf_rd_p=c9443270-b914-4430-a90b-72e3e7e784e0&amp;pf_rd_r=EEVG1XRBVGGVSV3SSBRB&amp;pd_rd_r=bc881801-f491-4d0d-af98-c6b8d07a8639&amp;pd_rd_w.</w:t>
      </w:r>
    </w:p>
    <w:p w14:paraId="6E38B0BE" w14:textId="77777777" w:rsidR="00FC2C73" w:rsidRPr="00EF54EB" w:rsidRDefault="00FC2C73" w:rsidP="00FC2C73">
      <w:pPr>
        <w:ind w:left="708" w:hanging="708"/>
        <w:jc w:val="both"/>
        <w:rPr>
          <w:rFonts w:ascii="Times New Roman" w:hAnsi="Times New Roman" w:cs="Times New Roman"/>
          <w:lang w:val="en-US"/>
        </w:rPr>
      </w:pPr>
      <w:r w:rsidRPr="00EF54EB">
        <w:rPr>
          <w:rFonts w:ascii="Times New Roman" w:hAnsi="Times New Roman" w:cs="Times New Roman"/>
          <w:lang w:val="en-US"/>
        </w:rPr>
        <w:t xml:space="preserve">[3] </w:t>
      </w:r>
      <w:r w:rsidRPr="00EF54EB">
        <w:rPr>
          <w:rFonts w:ascii="Times New Roman" w:hAnsi="Times New Roman" w:cs="Times New Roman"/>
          <w:lang w:val="en-US"/>
        </w:rPr>
        <w:tab/>
        <w:t>«Unmanaged 20 Port Network Switch , Full Gigabit Switch For Smart Grid,» [En línea]. Available: http://www.iinetcom.com/sale-11478449-unmanaged-20-port-network-switch-full-gigabit-switch-for-smart-grid.html.</w:t>
      </w:r>
    </w:p>
    <w:p w14:paraId="71D90282" w14:textId="0FE169A4" w:rsidR="00ED7408" w:rsidRPr="00EF54EB" w:rsidRDefault="00FC2C73" w:rsidP="00FC2C73">
      <w:pPr>
        <w:ind w:left="708" w:hanging="708"/>
        <w:jc w:val="both"/>
        <w:rPr>
          <w:rFonts w:ascii="Times New Roman" w:hAnsi="Times New Roman" w:cs="Times New Roman"/>
          <w:lang w:val="en-US"/>
        </w:rPr>
      </w:pPr>
      <w:r w:rsidRPr="00EF54EB">
        <w:rPr>
          <w:rFonts w:ascii="Times New Roman" w:hAnsi="Times New Roman" w:cs="Times New Roman"/>
          <w:lang w:val="en-US"/>
        </w:rPr>
        <w:t xml:space="preserve">[4] </w:t>
      </w:r>
      <w:r w:rsidRPr="00EF54EB">
        <w:rPr>
          <w:rFonts w:ascii="Times New Roman" w:hAnsi="Times New Roman" w:cs="Times New Roman"/>
          <w:lang w:val="en-US"/>
        </w:rPr>
        <w:tab/>
        <w:t>«20-Port Industrial Ethernet Switch With IP40 Protection Metal Housing,» [En línea]. Available: http://www.iinetcom.com/sale-11476622-20-port-industrial-ethernet-switch-with-ip40-protection-metal-housing.html.</w:t>
      </w:r>
    </w:p>
    <w:p w14:paraId="4FE16F79" w14:textId="67640275" w:rsidR="00B31301" w:rsidRPr="00EF54EB" w:rsidRDefault="00B31301" w:rsidP="00ED7408">
      <w:pPr>
        <w:jc w:val="both"/>
        <w:rPr>
          <w:rFonts w:ascii="Times New Roman" w:hAnsi="Times New Roman" w:cs="Times New Roman"/>
          <w:lang w:val="en-US"/>
        </w:rPr>
      </w:pPr>
    </w:p>
    <w:sectPr w:rsidR="00B31301" w:rsidRPr="00EF54EB" w:rsidSect="00832950">
      <w:pgSz w:w="11906" w:h="16838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Yu Gothic"/>
    <w:panose1 w:val="02020609040205080304"/>
    <w:charset w:val="80"/>
    <w:family w:val="roman"/>
    <w:pitch w:val="fixed"/>
    <w:sig w:usb0="00000001" w:usb1="08070000" w:usb2="00000010" w:usb3="00000000" w:csb0="0002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357210B"/>
    <w:multiLevelType w:val="hybridMultilevel"/>
    <w:tmpl w:val="867EFBC8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0B2252"/>
    <w:multiLevelType w:val="hybridMultilevel"/>
    <w:tmpl w:val="AE08E4B4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547B37"/>
    <w:multiLevelType w:val="hybridMultilevel"/>
    <w:tmpl w:val="867EFBC8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F722C1"/>
    <w:multiLevelType w:val="hybridMultilevel"/>
    <w:tmpl w:val="7848C400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AF4098E"/>
    <w:multiLevelType w:val="hybridMultilevel"/>
    <w:tmpl w:val="325A26CE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6C723C5"/>
    <w:multiLevelType w:val="hybridMultilevel"/>
    <w:tmpl w:val="EB00E166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C2C35D8"/>
    <w:multiLevelType w:val="hybridMultilevel"/>
    <w:tmpl w:val="C620572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E981E51"/>
    <w:multiLevelType w:val="hybridMultilevel"/>
    <w:tmpl w:val="61D6B926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08B4C55"/>
    <w:multiLevelType w:val="hybridMultilevel"/>
    <w:tmpl w:val="5F5224BA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B250F32"/>
    <w:multiLevelType w:val="hybridMultilevel"/>
    <w:tmpl w:val="4F7E2C8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05E7583"/>
    <w:multiLevelType w:val="hybridMultilevel"/>
    <w:tmpl w:val="D186A2AE"/>
    <w:lvl w:ilvl="0" w:tplc="6248B920">
      <w:start w:val="1"/>
      <w:numFmt w:val="lowerLetter"/>
      <w:lvlText w:val="%1)"/>
      <w:lvlJc w:val="left"/>
      <w:pPr>
        <w:ind w:left="283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85104872">
      <w:start w:val="1"/>
      <w:numFmt w:val="lowerLetter"/>
      <w:lvlText w:val="%2"/>
      <w:lvlJc w:val="left"/>
      <w:pPr>
        <w:ind w:left="108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9030EDC0">
      <w:start w:val="1"/>
      <w:numFmt w:val="lowerRoman"/>
      <w:lvlText w:val="%3"/>
      <w:lvlJc w:val="left"/>
      <w:pPr>
        <w:ind w:left="180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6A6C47B8">
      <w:start w:val="1"/>
      <w:numFmt w:val="decimal"/>
      <w:lvlText w:val="%4"/>
      <w:lvlJc w:val="left"/>
      <w:pPr>
        <w:ind w:left="252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9C2D668">
      <w:start w:val="1"/>
      <w:numFmt w:val="lowerLetter"/>
      <w:lvlText w:val="%5"/>
      <w:lvlJc w:val="left"/>
      <w:pPr>
        <w:ind w:left="324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F6FCBE94">
      <w:start w:val="1"/>
      <w:numFmt w:val="lowerRoman"/>
      <w:lvlText w:val="%6"/>
      <w:lvlJc w:val="left"/>
      <w:pPr>
        <w:ind w:left="396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C1EABBE0">
      <w:start w:val="1"/>
      <w:numFmt w:val="decimal"/>
      <w:lvlText w:val="%7"/>
      <w:lvlJc w:val="left"/>
      <w:pPr>
        <w:ind w:left="468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36B05C1A">
      <w:start w:val="1"/>
      <w:numFmt w:val="lowerLetter"/>
      <w:lvlText w:val="%8"/>
      <w:lvlJc w:val="left"/>
      <w:pPr>
        <w:ind w:left="540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DFF41DC0">
      <w:start w:val="1"/>
      <w:numFmt w:val="lowerRoman"/>
      <w:lvlText w:val="%9"/>
      <w:lvlJc w:val="left"/>
      <w:pPr>
        <w:ind w:left="612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1" w15:restartNumberingAfterBreak="0">
    <w:nsid w:val="601670C3"/>
    <w:multiLevelType w:val="hybridMultilevel"/>
    <w:tmpl w:val="69A43438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1CF6468"/>
    <w:multiLevelType w:val="hybridMultilevel"/>
    <w:tmpl w:val="DD3CDAEA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6377E18"/>
    <w:multiLevelType w:val="hybridMultilevel"/>
    <w:tmpl w:val="7848C400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D101B1F"/>
    <w:multiLevelType w:val="hybridMultilevel"/>
    <w:tmpl w:val="16EA4C66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3"/>
  </w:num>
  <w:num w:numId="3">
    <w:abstractNumId w:val="3"/>
  </w:num>
  <w:num w:numId="4">
    <w:abstractNumId w:val="12"/>
  </w:num>
  <w:num w:numId="5">
    <w:abstractNumId w:val="0"/>
  </w:num>
  <w:num w:numId="6">
    <w:abstractNumId w:val="2"/>
  </w:num>
  <w:num w:numId="7">
    <w:abstractNumId w:val="1"/>
  </w:num>
  <w:num w:numId="8">
    <w:abstractNumId w:val="6"/>
  </w:num>
  <w:num w:numId="9">
    <w:abstractNumId w:val="11"/>
  </w:num>
  <w:num w:numId="10">
    <w:abstractNumId w:val="4"/>
  </w:num>
  <w:num w:numId="11">
    <w:abstractNumId w:val="14"/>
  </w:num>
  <w:num w:numId="12">
    <w:abstractNumId w:val="8"/>
  </w:num>
  <w:num w:numId="13">
    <w:abstractNumId w:val="7"/>
  </w:num>
  <w:num w:numId="14">
    <w:abstractNumId w:val="9"/>
  </w:num>
  <w:num w:numId="1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36F9BDA8"/>
    <w:rsid w:val="000027E0"/>
    <w:rsid w:val="00002A73"/>
    <w:rsid w:val="000039CD"/>
    <w:rsid w:val="000044F4"/>
    <w:rsid w:val="00005021"/>
    <w:rsid w:val="000075A3"/>
    <w:rsid w:val="00010D41"/>
    <w:rsid w:val="00015FFC"/>
    <w:rsid w:val="0002038C"/>
    <w:rsid w:val="00022DC7"/>
    <w:rsid w:val="00024A44"/>
    <w:rsid w:val="000352E8"/>
    <w:rsid w:val="000443B1"/>
    <w:rsid w:val="000513E9"/>
    <w:rsid w:val="00055842"/>
    <w:rsid w:val="00062C0E"/>
    <w:rsid w:val="00063EC0"/>
    <w:rsid w:val="00065026"/>
    <w:rsid w:val="000650EF"/>
    <w:rsid w:val="00065296"/>
    <w:rsid w:val="00070403"/>
    <w:rsid w:val="00071CAA"/>
    <w:rsid w:val="00076A51"/>
    <w:rsid w:val="00080D42"/>
    <w:rsid w:val="00082842"/>
    <w:rsid w:val="000854FB"/>
    <w:rsid w:val="000939AE"/>
    <w:rsid w:val="00093E20"/>
    <w:rsid w:val="000A04FD"/>
    <w:rsid w:val="000A0E52"/>
    <w:rsid w:val="000A44DA"/>
    <w:rsid w:val="000B2FE5"/>
    <w:rsid w:val="000B3299"/>
    <w:rsid w:val="000B4CBC"/>
    <w:rsid w:val="000C0BD0"/>
    <w:rsid w:val="000C2DE2"/>
    <w:rsid w:val="000C31D6"/>
    <w:rsid w:val="000C3965"/>
    <w:rsid w:val="000C7A58"/>
    <w:rsid w:val="000E0DBD"/>
    <w:rsid w:val="000E2011"/>
    <w:rsid w:val="000E2D49"/>
    <w:rsid w:val="000F6D68"/>
    <w:rsid w:val="0011078B"/>
    <w:rsid w:val="0011191D"/>
    <w:rsid w:val="0011652E"/>
    <w:rsid w:val="0012264B"/>
    <w:rsid w:val="001311B5"/>
    <w:rsid w:val="00131B15"/>
    <w:rsid w:val="00132CF8"/>
    <w:rsid w:val="00133B7E"/>
    <w:rsid w:val="001546D4"/>
    <w:rsid w:val="00166706"/>
    <w:rsid w:val="001671BE"/>
    <w:rsid w:val="00167480"/>
    <w:rsid w:val="00172227"/>
    <w:rsid w:val="00173BF8"/>
    <w:rsid w:val="00173D1F"/>
    <w:rsid w:val="00180220"/>
    <w:rsid w:val="00182F05"/>
    <w:rsid w:val="001837A0"/>
    <w:rsid w:val="00185C60"/>
    <w:rsid w:val="00185D0F"/>
    <w:rsid w:val="00186FEC"/>
    <w:rsid w:val="00191574"/>
    <w:rsid w:val="00193A7A"/>
    <w:rsid w:val="001A38DE"/>
    <w:rsid w:val="001A500A"/>
    <w:rsid w:val="001A5168"/>
    <w:rsid w:val="001A7586"/>
    <w:rsid w:val="001B3C90"/>
    <w:rsid w:val="001B760C"/>
    <w:rsid w:val="001C11B0"/>
    <w:rsid w:val="001D393F"/>
    <w:rsid w:val="001D512B"/>
    <w:rsid w:val="001D7CEA"/>
    <w:rsid w:val="001E0493"/>
    <w:rsid w:val="001E0B27"/>
    <w:rsid w:val="001E0E94"/>
    <w:rsid w:val="001E1A9B"/>
    <w:rsid w:val="001E38E8"/>
    <w:rsid w:val="001E3AF3"/>
    <w:rsid w:val="001E47AC"/>
    <w:rsid w:val="001E6FAC"/>
    <w:rsid w:val="001E7855"/>
    <w:rsid w:val="001F28EF"/>
    <w:rsid w:val="001F6A8C"/>
    <w:rsid w:val="0020029C"/>
    <w:rsid w:val="00200703"/>
    <w:rsid w:val="00200A56"/>
    <w:rsid w:val="0020277B"/>
    <w:rsid w:val="00206F97"/>
    <w:rsid w:val="00207F20"/>
    <w:rsid w:val="00222D44"/>
    <w:rsid w:val="00232F8A"/>
    <w:rsid w:val="00241E29"/>
    <w:rsid w:val="002431B5"/>
    <w:rsid w:val="00246AD8"/>
    <w:rsid w:val="00251D3F"/>
    <w:rsid w:val="00256061"/>
    <w:rsid w:val="00261A24"/>
    <w:rsid w:val="002669DB"/>
    <w:rsid w:val="002709B8"/>
    <w:rsid w:val="00271F7A"/>
    <w:rsid w:val="002729D2"/>
    <w:rsid w:val="00277C00"/>
    <w:rsid w:val="00280B1A"/>
    <w:rsid w:val="00285751"/>
    <w:rsid w:val="00286BE6"/>
    <w:rsid w:val="0029103A"/>
    <w:rsid w:val="002A32E8"/>
    <w:rsid w:val="002B3795"/>
    <w:rsid w:val="002B46F2"/>
    <w:rsid w:val="002B7900"/>
    <w:rsid w:val="002C16DB"/>
    <w:rsid w:val="002C1F5E"/>
    <w:rsid w:val="002C567C"/>
    <w:rsid w:val="002C6354"/>
    <w:rsid w:val="002C79A9"/>
    <w:rsid w:val="002D4C77"/>
    <w:rsid w:val="002E1C92"/>
    <w:rsid w:val="002E3A28"/>
    <w:rsid w:val="002E5454"/>
    <w:rsid w:val="002E63F2"/>
    <w:rsid w:val="002E733F"/>
    <w:rsid w:val="002F0497"/>
    <w:rsid w:val="002F0B40"/>
    <w:rsid w:val="002F2E23"/>
    <w:rsid w:val="002F7847"/>
    <w:rsid w:val="00302692"/>
    <w:rsid w:val="00304FE7"/>
    <w:rsid w:val="00305036"/>
    <w:rsid w:val="0031792F"/>
    <w:rsid w:val="0032127D"/>
    <w:rsid w:val="0032770A"/>
    <w:rsid w:val="00327C2A"/>
    <w:rsid w:val="00331271"/>
    <w:rsid w:val="0033407E"/>
    <w:rsid w:val="003373FF"/>
    <w:rsid w:val="00347544"/>
    <w:rsid w:val="00351D90"/>
    <w:rsid w:val="003539B4"/>
    <w:rsid w:val="00353A47"/>
    <w:rsid w:val="00353B7D"/>
    <w:rsid w:val="00355F0E"/>
    <w:rsid w:val="003636C3"/>
    <w:rsid w:val="00370B76"/>
    <w:rsid w:val="003851E3"/>
    <w:rsid w:val="00393E39"/>
    <w:rsid w:val="003960E2"/>
    <w:rsid w:val="003A1EAF"/>
    <w:rsid w:val="003A5BD9"/>
    <w:rsid w:val="003A6473"/>
    <w:rsid w:val="003A6C0B"/>
    <w:rsid w:val="003B57FD"/>
    <w:rsid w:val="003B5B60"/>
    <w:rsid w:val="003B60BC"/>
    <w:rsid w:val="003B6196"/>
    <w:rsid w:val="003B623B"/>
    <w:rsid w:val="003B7AF0"/>
    <w:rsid w:val="003C1552"/>
    <w:rsid w:val="003C293F"/>
    <w:rsid w:val="003C6F42"/>
    <w:rsid w:val="003D1C14"/>
    <w:rsid w:val="003D3954"/>
    <w:rsid w:val="003D3FAA"/>
    <w:rsid w:val="003D4488"/>
    <w:rsid w:val="003E0585"/>
    <w:rsid w:val="003E48C8"/>
    <w:rsid w:val="003E4A2B"/>
    <w:rsid w:val="003F0673"/>
    <w:rsid w:val="003F0998"/>
    <w:rsid w:val="003F20DF"/>
    <w:rsid w:val="003F3881"/>
    <w:rsid w:val="003F4595"/>
    <w:rsid w:val="003F5B0B"/>
    <w:rsid w:val="004014D7"/>
    <w:rsid w:val="00405EC0"/>
    <w:rsid w:val="0042447B"/>
    <w:rsid w:val="00424EE4"/>
    <w:rsid w:val="00436CB2"/>
    <w:rsid w:val="00443D88"/>
    <w:rsid w:val="00451BC5"/>
    <w:rsid w:val="00452AA3"/>
    <w:rsid w:val="00457664"/>
    <w:rsid w:val="004625C2"/>
    <w:rsid w:val="00464B1F"/>
    <w:rsid w:val="00472BD9"/>
    <w:rsid w:val="00476905"/>
    <w:rsid w:val="00480FF4"/>
    <w:rsid w:val="00483D50"/>
    <w:rsid w:val="0048769C"/>
    <w:rsid w:val="00490DB7"/>
    <w:rsid w:val="004A4239"/>
    <w:rsid w:val="004B44C7"/>
    <w:rsid w:val="004C1B92"/>
    <w:rsid w:val="004C1B96"/>
    <w:rsid w:val="004C1DB4"/>
    <w:rsid w:val="004C45AD"/>
    <w:rsid w:val="004C5914"/>
    <w:rsid w:val="004C5E65"/>
    <w:rsid w:val="004C6801"/>
    <w:rsid w:val="004C6DED"/>
    <w:rsid w:val="004D49EC"/>
    <w:rsid w:val="004D738F"/>
    <w:rsid w:val="004E17BD"/>
    <w:rsid w:val="004E220E"/>
    <w:rsid w:val="004E7A56"/>
    <w:rsid w:val="004F0C26"/>
    <w:rsid w:val="004F1BF8"/>
    <w:rsid w:val="004F1DEA"/>
    <w:rsid w:val="004F4181"/>
    <w:rsid w:val="004F5D0A"/>
    <w:rsid w:val="004F615A"/>
    <w:rsid w:val="004F6A43"/>
    <w:rsid w:val="005116A5"/>
    <w:rsid w:val="00511FB5"/>
    <w:rsid w:val="00512E2E"/>
    <w:rsid w:val="00514BB9"/>
    <w:rsid w:val="00522381"/>
    <w:rsid w:val="0052728D"/>
    <w:rsid w:val="00527989"/>
    <w:rsid w:val="00531FC3"/>
    <w:rsid w:val="0054223F"/>
    <w:rsid w:val="005422D0"/>
    <w:rsid w:val="00547584"/>
    <w:rsid w:val="005538B4"/>
    <w:rsid w:val="0055407F"/>
    <w:rsid w:val="00565B90"/>
    <w:rsid w:val="00574081"/>
    <w:rsid w:val="00581F31"/>
    <w:rsid w:val="005820DA"/>
    <w:rsid w:val="005869A1"/>
    <w:rsid w:val="005871CE"/>
    <w:rsid w:val="005942A8"/>
    <w:rsid w:val="00595B82"/>
    <w:rsid w:val="00596AD1"/>
    <w:rsid w:val="005A1FD4"/>
    <w:rsid w:val="005B31AB"/>
    <w:rsid w:val="005B50D5"/>
    <w:rsid w:val="005B7CE0"/>
    <w:rsid w:val="005C0B4B"/>
    <w:rsid w:val="005C1444"/>
    <w:rsid w:val="005D4FB1"/>
    <w:rsid w:val="005D742E"/>
    <w:rsid w:val="005E0F4B"/>
    <w:rsid w:val="005E1D9C"/>
    <w:rsid w:val="005E4A91"/>
    <w:rsid w:val="005E7B65"/>
    <w:rsid w:val="005F49B3"/>
    <w:rsid w:val="005F4BB6"/>
    <w:rsid w:val="005F4D3C"/>
    <w:rsid w:val="005F604B"/>
    <w:rsid w:val="00600265"/>
    <w:rsid w:val="006006B1"/>
    <w:rsid w:val="0061015F"/>
    <w:rsid w:val="0061270B"/>
    <w:rsid w:val="00613C26"/>
    <w:rsid w:val="00615238"/>
    <w:rsid w:val="00625C23"/>
    <w:rsid w:val="00625EEC"/>
    <w:rsid w:val="00630904"/>
    <w:rsid w:val="006332CD"/>
    <w:rsid w:val="00635D43"/>
    <w:rsid w:val="006471BD"/>
    <w:rsid w:val="006502B5"/>
    <w:rsid w:val="00655CA7"/>
    <w:rsid w:val="00657128"/>
    <w:rsid w:val="00657843"/>
    <w:rsid w:val="00664001"/>
    <w:rsid w:val="0066450F"/>
    <w:rsid w:val="006661B1"/>
    <w:rsid w:val="006663F0"/>
    <w:rsid w:val="006669BC"/>
    <w:rsid w:val="006673FD"/>
    <w:rsid w:val="00672F50"/>
    <w:rsid w:val="00673D4C"/>
    <w:rsid w:val="00674135"/>
    <w:rsid w:val="006764BB"/>
    <w:rsid w:val="00677DAC"/>
    <w:rsid w:val="006800D1"/>
    <w:rsid w:val="006801D8"/>
    <w:rsid w:val="0068639D"/>
    <w:rsid w:val="00687EC8"/>
    <w:rsid w:val="00691F5E"/>
    <w:rsid w:val="00694AEA"/>
    <w:rsid w:val="00697F58"/>
    <w:rsid w:val="006A2352"/>
    <w:rsid w:val="006A2495"/>
    <w:rsid w:val="006A44F0"/>
    <w:rsid w:val="006A48D8"/>
    <w:rsid w:val="006A667A"/>
    <w:rsid w:val="006B017B"/>
    <w:rsid w:val="006B0420"/>
    <w:rsid w:val="006B060E"/>
    <w:rsid w:val="006B1DA5"/>
    <w:rsid w:val="006B395F"/>
    <w:rsid w:val="006B55BA"/>
    <w:rsid w:val="006B5D0F"/>
    <w:rsid w:val="006B5D67"/>
    <w:rsid w:val="006C0C72"/>
    <w:rsid w:val="006C3358"/>
    <w:rsid w:val="006C3D66"/>
    <w:rsid w:val="006C7BDE"/>
    <w:rsid w:val="006D6629"/>
    <w:rsid w:val="006E5245"/>
    <w:rsid w:val="006F153E"/>
    <w:rsid w:val="006F2004"/>
    <w:rsid w:val="006F450F"/>
    <w:rsid w:val="006F4931"/>
    <w:rsid w:val="006F533A"/>
    <w:rsid w:val="006F6F5A"/>
    <w:rsid w:val="00705852"/>
    <w:rsid w:val="00717280"/>
    <w:rsid w:val="00724E53"/>
    <w:rsid w:val="00725301"/>
    <w:rsid w:val="00732AEF"/>
    <w:rsid w:val="00733E00"/>
    <w:rsid w:val="00734058"/>
    <w:rsid w:val="00737C0A"/>
    <w:rsid w:val="00742D8C"/>
    <w:rsid w:val="007504AD"/>
    <w:rsid w:val="00754BFC"/>
    <w:rsid w:val="00754EE8"/>
    <w:rsid w:val="00756405"/>
    <w:rsid w:val="00760F81"/>
    <w:rsid w:val="007619D0"/>
    <w:rsid w:val="00770B49"/>
    <w:rsid w:val="00772D9B"/>
    <w:rsid w:val="00774697"/>
    <w:rsid w:val="007825E8"/>
    <w:rsid w:val="0078322A"/>
    <w:rsid w:val="007858F7"/>
    <w:rsid w:val="00786CB1"/>
    <w:rsid w:val="0079517B"/>
    <w:rsid w:val="00796982"/>
    <w:rsid w:val="007A071A"/>
    <w:rsid w:val="007A1DEB"/>
    <w:rsid w:val="007A403E"/>
    <w:rsid w:val="007A4514"/>
    <w:rsid w:val="007B00C3"/>
    <w:rsid w:val="007B1AAB"/>
    <w:rsid w:val="007B7663"/>
    <w:rsid w:val="007D48D9"/>
    <w:rsid w:val="007D5341"/>
    <w:rsid w:val="007D6580"/>
    <w:rsid w:val="007D6B92"/>
    <w:rsid w:val="007D7D8B"/>
    <w:rsid w:val="007E3AFA"/>
    <w:rsid w:val="007F0EC5"/>
    <w:rsid w:val="007F1BBF"/>
    <w:rsid w:val="007F33F9"/>
    <w:rsid w:val="007F620C"/>
    <w:rsid w:val="008001ED"/>
    <w:rsid w:val="00800A3A"/>
    <w:rsid w:val="00800B1A"/>
    <w:rsid w:val="00801337"/>
    <w:rsid w:val="00802856"/>
    <w:rsid w:val="00813226"/>
    <w:rsid w:val="0081631D"/>
    <w:rsid w:val="00817ADC"/>
    <w:rsid w:val="00821978"/>
    <w:rsid w:val="008249F4"/>
    <w:rsid w:val="00827BA0"/>
    <w:rsid w:val="00832950"/>
    <w:rsid w:val="00836E6F"/>
    <w:rsid w:val="00840719"/>
    <w:rsid w:val="008508E8"/>
    <w:rsid w:val="00854525"/>
    <w:rsid w:val="008565AB"/>
    <w:rsid w:val="008612C6"/>
    <w:rsid w:val="00861467"/>
    <w:rsid w:val="0086388E"/>
    <w:rsid w:val="00873135"/>
    <w:rsid w:val="008830BA"/>
    <w:rsid w:val="0088749A"/>
    <w:rsid w:val="008912EA"/>
    <w:rsid w:val="00892112"/>
    <w:rsid w:val="0089764F"/>
    <w:rsid w:val="008A7C0C"/>
    <w:rsid w:val="008B3376"/>
    <w:rsid w:val="008B3C2B"/>
    <w:rsid w:val="008B47D4"/>
    <w:rsid w:val="008C54F1"/>
    <w:rsid w:val="008C7DA6"/>
    <w:rsid w:val="008D0433"/>
    <w:rsid w:val="008D337E"/>
    <w:rsid w:val="008D50AE"/>
    <w:rsid w:val="008E4A4E"/>
    <w:rsid w:val="008E7E75"/>
    <w:rsid w:val="008E7EEF"/>
    <w:rsid w:val="00904A50"/>
    <w:rsid w:val="00910E63"/>
    <w:rsid w:val="00911633"/>
    <w:rsid w:val="0091459E"/>
    <w:rsid w:val="009166C6"/>
    <w:rsid w:val="00920725"/>
    <w:rsid w:val="00923280"/>
    <w:rsid w:val="00925D0B"/>
    <w:rsid w:val="00931946"/>
    <w:rsid w:val="009321B5"/>
    <w:rsid w:val="00934E47"/>
    <w:rsid w:val="00936CA1"/>
    <w:rsid w:val="00937053"/>
    <w:rsid w:val="00937AA6"/>
    <w:rsid w:val="00942963"/>
    <w:rsid w:val="00943CA7"/>
    <w:rsid w:val="00943EE9"/>
    <w:rsid w:val="009503B3"/>
    <w:rsid w:val="00961BAA"/>
    <w:rsid w:val="00962754"/>
    <w:rsid w:val="0096313F"/>
    <w:rsid w:val="009700E0"/>
    <w:rsid w:val="00977CCE"/>
    <w:rsid w:val="00983536"/>
    <w:rsid w:val="00983658"/>
    <w:rsid w:val="009857B3"/>
    <w:rsid w:val="0099128B"/>
    <w:rsid w:val="00993CA4"/>
    <w:rsid w:val="00994882"/>
    <w:rsid w:val="009955D9"/>
    <w:rsid w:val="009A46B4"/>
    <w:rsid w:val="009A5ADA"/>
    <w:rsid w:val="009B1ABE"/>
    <w:rsid w:val="009B35BE"/>
    <w:rsid w:val="009B54B1"/>
    <w:rsid w:val="009B7741"/>
    <w:rsid w:val="009C6BC4"/>
    <w:rsid w:val="009C7E39"/>
    <w:rsid w:val="009D0F32"/>
    <w:rsid w:val="009E2A5C"/>
    <w:rsid w:val="009E3431"/>
    <w:rsid w:val="009E3669"/>
    <w:rsid w:val="009E66C4"/>
    <w:rsid w:val="009F5B33"/>
    <w:rsid w:val="00A05ECB"/>
    <w:rsid w:val="00A10C65"/>
    <w:rsid w:val="00A16C1E"/>
    <w:rsid w:val="00A17B57"/>
    <w:rsid w:val="00A2123C"/>
    <w:rsid w:val="00A21E6B"/>
    <w:rsid w:val="00A26B9A"/>
    <w:rsid w:val="00A309BE"/>
    <w:rsid w:val="00A332CC"/>
    <w:rsid w:val="00A5024D"/>
    <w:rsid w:val="00A50948"/>
    <w:rsid w:val="00A52E3A"/>
    <w:rsid w:val="00A52F19"/>
    <w:rsid w:val="00A53F8A"/>
    <w:rsid w:val="00A554AF"/>
    <w:rsid w:val="00A555A6"/>
    <w:rsid w:val="00A578E6"/>
    <w:rsid w:val="00A62609"/>
    <w:rsid w:val="00A62A2F"/>
    <w:rsid w:val="00A63A6C"/>
    <w:rsid w:val="00A7458B"/>
    <w:rsid w:val="00A8007C"/>
    <w:rsid w:val="00A80A49"/>
    <w:rsid w:val="00A81748"/>
    <w:rsid w:val="00A82A78"/>
    <w:rsid w:val="00A8387D"/>
    <w:rsid w:val="00A840DE"/>
    <w:rsid w:val="00A91418"/>
    <w:rsid w:val="00AA290E"/>
    <w:rsid w:val="00AB0981"/>
    <w:rsid w:val="00AB375B"/>
    <w:rsid w:val="00AB3B93"/>
    <w:rsid w:val="00AB6D6B"/>
    <w:rsid w:val="00AC3126"/>
    <w:rsid w:val="00AC54AC"/>
    <w:rsid w:val="00AC68C2"/>
    <w:rsid w:val="00AC773B"/>
    <w:rsid w:val="00AD65FF"/>
    <w:rsid w:val="00AE3E47"/>
    <w:rsid w:val="00AE4074"/>
    <w:rsid w:val="00AE5678"/>
    <w:rsid w:val="00AF0F93"/>
    <w:rsid w:val="00AF3C92"/>
    <w:rsid w:val="00AF5580"/>
    <w:rsid w:val="00AF624E"/>
    <w:rsid w:val="00AF78E2"/>
    <w:rsid w:val="00AF7BF2"/>
    <w:rsid w:val="00AF7CC2"/>
    <w:rsid w:val="00B00BC1"/>
    <w:rsid w:val="00B04AF3"/>
    <w:rsid w:val="00B06811"/>
    <w:rsid w:val="00B10722"/>
    <w:rsid w:val="00B1527C"/>
    <w:rsid w:val="00B17A3E"/>
    <w:rsid w:val="00B2445E"/>
    <w:rsid w:val="00B2511B"/>
    <w:rsid w:val="00B27CC9"/>
    <w:rsid w:val="00B306A2"/>
    <w:rsid w:val="00B31301"/>
    <w:rsid w:val="00B32036"/>
    <w:rsid w:val="00B32A30"/>
    <w:rsid w:val="00B35CCC"/>
    <w:rsid w:val="00B3661F"/>
    <w:rsid w:val="00B41828"/>
    <w:rsid w:val="00B4489A"/>
    <w:rsid w:val="00B46726"/>
    <w:rsid w:val="00B5470A"/>
    <w:rsid w:val="00B55CAC"/>
    <w:rsid w:val="00B57933"/>
    <w:rsid w:val="00B605EF"/>
    <w:rsid w:val="00B627CD"/>
    <w:rsid w:val="00B631C7"/>
    <w:rsid w:val="00B67142"/>
    <w:rsid w:val="00B6741A"/>
    <w:rsid w:val="00B70353"/>
    <w:rsid w:val="00B71203"/>
    <w:rsid w:val="00B73289"/>
    <w:rsid w:val="00B81CE2"/>
    <w:rsid w:val="00B82179"/>
    <w:rsid w:val="00B83B9A"/>
    <w:rsid w:val="00B85A62"/>
    <w:rsid w:val="00B91377"/>
    <w:rsid w:val="00BB052F"/>
    <w:rsid w:val="00BB0D9F"/>
    <w:rsid w:val="00BB19AE"/>
    <w:rsid w:val="00BC1FE5"/>
    <w:rsid w:val="00BD0C4B"/>
    <w:rsid w:val="00BD1690"/>
    <w:rsid w:val="00BD180A"/>
    <w:rsid w:val="00BD1F57"/>
    <w:rsid w:val="00BD2947"/>
    <w:rsid w:val="00BD63EE"/>
    <w:rsid w:val="00BD7BD1"/>
    <w:rsid w:val="00BE091B"/>
    <w:rsid w:val="00BE13B8"/>
    <w:rsid w:val="00BE44D2"/>
    <w:rsid w:val="00BE5749"/>
    <w:rsid w:val="00BE6735"/>
    <w:rsid w:val="00BF02EC"/>
    <w:rsid w:val="00BF076E"/>
    <w:rsid w:val="00BF2EAE"/>
    <w:rsid w:val="00C00CD5"/>
    <w:rsid w:val="00C037FE"/>
    <w:rsid w:val="00C06C54"/>
    <w:rsid w:val="00C11E97"/>
    <w:rsid w:val="00C12BAA"/>
    <w:rsid w:val="00C14468"/>
    <w:rsid w:val="00C150E0"/>
    <w:rsid w:val="00C17202"/>
    <w:rsid w:val="00C17D37"/>
    <w:rsid w:val="00C21191"/>
    <w:rsid w:val="00C21A1E"/>
    <w:rsid w:val="00C236B1"/>
    <w:rsid w:val="00C269F1"/>
    <w:rsid w:val="00C26C5D"/>
    <w:rsid w:val="00C273B6"/>
    <w:rsid w:val="00C275A7"/>
    <w:rsid w:val="00C34603"/>
    <w:rsid w:val="00C36101"/>
    <w:rsid w:val="00C364AD"/>
    <w:rsid w:val="00C375AC"/>
    <w:rsid w:val="00C401DE"/>
    <w:rsid w:val="00C4127D"/>
    <w:rsid w:val="00C553AD"/>
    <w:rsid w:val="00C57CD5"/>
    <w:rsid w:val="00C62EC7"/>
    <w:rsid w:val="00C63B9F"/>
    <w:rsid w:val="00C67ADB"/>
    <w:rsid w:val="00C67CC3"/>
    <w:rsid w:val="00C7043D"/>
    <w:rsid w:val="00C7200A"/>
    <w:rsid w:val="00C737CF"/>
    <w:rsid w:val="00C90E32"/>
    <w:rsid w:val="00C912F3"/>
    <w:rsid w:val="00C93F94"/>
    <w:rsid w:val="00CA3B61"/>
    <w:rsid w:val="00CA57D7"/>
    <w:rsid w:val="00CA6525"/>
    <w:rsid w:val="00CB04D9"/>
    <w:rsid w:val="00CB1AC0"/>
    <w:rsid w:val="00CB3DD8"/>
    <w:rsid w:val="00CB44D4"/>
    <w:rsid w:val="00CB5ECB"/>
    <w:rsid w:val="00CB6818"/>
    <w:rsid w:val="00CC265A"/>
    <w:rsid w:val="00CC51F0"/>
    <w:rsid w:val="00CC53AF"/>
    <w:rsid w:val="00CC69ED"/>
    <w:rsid w:val="00CD0215"/>
    <w:rsid w:val="00CD27E4"/>
    <w:rsid w:val="00CE1749"/>
    <w:rsid w:val="00CE4E12"/>
    <w:rsid w:val="00CF2706"/>
    <w:rsid w:val="00CF2837"/>
    <w:rsid w:val="00CF2B93"/>
    <w:rsid w:val="00CF5396"/>
    <w:rsid w:val="00D005CE"/>
    <w:rsid w:val="00D03895"/>
    <w:rsid w:val="00D05546"/>
    <w:rsid w:val="00D1277A"/>
    <w:rsid w:val="00D20944"/>
    <w:rsid w:val="00D339F8"/>
    <w:rsid w:val="00D34587"/>
    <w:rsid w:val="00D44E5D"/>
    <w:rsid w:val="00D45444"/>
    <w:rsid w:val="00D50657"/>
    <w:rsid w:val="00D50D37"/>
    <w:rsid w:val="00D617C9"/>
    <w:rsid w:val="00D621B3"/>
    <w:rsid w:val="00D66399"/>
    <w:rsid w:val="00D66462"/>
    <w:rsid w:val="00D729C8"/>
    <w:rsid w:val="00D81671"/>
    <w:rsid w:val="00D83F5D"/>
    <w:rsid w:val="00D90F71"/>
    <w:rsid w:val="00DA00FB"/>
    <w:rsid w:val="00DA171B"/>
    <w:rsid w:val="00DA3A5A"/>
    <w:rsid w:val="00DA6363"/>
    <w:rsid w:val="00DB30A2"/>
    <w:rsid w:val="00DB377B"/>
    <w:rsid w:val="00DB4E12"/>
    <w:rsid w:val="00DB5668"/>
    <w:rsid w:val="00DC0841"/>
    <w:rsid w:val="00DC0B20"/>
    <w:rsid w:val="00DC0B7E"/>
    <w:rsid w:val="00DC2B16"/>
    <w:rsid w:val="00DC4333"/>
    <w:rsid w:val="00DC4792"/>
    <w:rsid w:val="00DC5AA3"/>
    <w:rsid w:val="00DD12AC"/>
    <w:rsid w:val="00DD581F"/>
    <w:rsid w:val="00DE1C3C"/>
    <w:rsid w:val="00DE3F89"/>
    <w:rsid w:val="00DE5BFA"/>
    <w:rsid w:val="00DF203D"/>
    <w:rsid w:val="00DF2114"/>
    <w:rsid w:val="00DF330B"/>
    <w:rsid w:val="00E03B80"/>
    <w:rsid w:val="00E04B4E"/>
    <w:rsid w:val="00E04F77"/>
    <w:rsid w:val="00E10AB6"/>
    <w:rsid w:val="00E110E3"/>
    <w:rsid w:val="00E2184D"/>
    <w:rsid w:val="00E307B9"/>
    <w:rsid w:val="00E31894"/>
    <w:rsid w:val="00E37392"/>
    <w:rsid w:val="00E4736F"/>
    <w:rsid w:val="00E502BF"/>
    <w:rsid w:val="00E52764"/>
    <w:rsid w:val="00E57C9B"/>
    <w:rsid w:val="00E6581A"/>
    <w:rsid w:val="00E669CC"/>
    <w:rsid w:val="00E672E5"/>
    <w:rsid w:val="00E7210A"/>
    <w:rsid w:val="00E80D11"/>
    <w:rsid w:val="00E81060"/>
    <w:rsid w:val="00E82DD3"/>
    <w:rsid w:val="00E84C5B"/>
    <w:rsid w:val="00E87184"/>
    <w:rsid w:val="00E92DC6"/>
    <w:rsid w:val="00E94C13"/>
    <w:rsid w:val="00E955E1"/>
    <w:rsid w:val="00E96A8A"/>
    <w:rsid w:val="00EA0225"/>
    <w:rsid w:val="00EA248C"/>
    <w:rsid w:val="00EA2C22"/>
    <w:rsid w:val="00EC2B77"/>
    <w:rsid w:val="00ED3027"/>
    <w:rsid w:val="00ED4350"/>
    <w:rsid w:val="00ED7408"/>
    <w:rsid w:val="00EE074E"/>
    <w:rsid w:val="00EE36A0"/>
    <w:rsid w:val="00EE4D13"/>
    <w:rsid w:val="00EE6DB2"/>
    <w:rsid w:val="00EE770C"/>
    <w:rsid w:val="00EF28CD"/>
    <w:rsid w:val="00EF3EE4"/>
    <w:rsid w:val="00EF54EB"/>
    <w:rsid w:val="00EF5AEE"/>
    <w:rsid w:val="00F02564"/>
    <w:rsid w:val="00F041B6"/>
    <w:rsid w:val="00F05011"/>
    <w:rsid w:val="00F103D0"/>
    <w:rsid w:val="00F10D8B"/>
    <w:rsid w:val="00F1214A"/>
    <w:rsid w:val="00F13192"/>
    <w:rsid w:val="00F17EEF"/>
    <w:rsid w:val="00F20F72"/>
    <w:rsid w:val="00F22CBF"/>
    <w:rsid w:val="00F2440E"/>
    <w:rsid w:val="00F26DCE"/>
    <w:rsid w:val="00F4176B"/>
    <w:rsid w:val="00F428F9"/>
    <w:rsid w:val="00F5028F"/>
    <w:rsid w:val="00F5087C"/>
    <w:rsid w:val="00F51CA4"/>
    <w:rsid w:val="00F56EE0"/>
    <w:rsid w:val="00F57492"/>
    <w:rsid w:val="00F603C2"/>
    <w:rsid w:val="00F62BE5"/>
    <w:rsid w:val="00F71FFB"/>
    <w:rsid w:val="00F75A38"/>
    <w:rsid w:val="00F76BB5"/>
    <w:rsid w:val="00F77181"/>
    <w:rsid w:val="00F84FC0"/>
    <w:rsid w:val="00F90825"/>
    <w:rsid w:val="00F93678"/>
    <w:rsid w:val="00F95BCC"/>
    <w:rsid w:val="00FA0697"/>
    <w:rsid w:val="00FA1629"/>
    <w:rsid w:val="00FA3BA6"/>
    <w:rsid w:val="00FA40D0"/>
    <w:rsid w:val="00FA5D93"/>
    <w:rsid w:val="00FB0612"/>
    <w:rsid w:val="00FB6E6B"/>
    <w:rsid w:val="00FB6F0F"/>
    <w:rsid w:val="00FC1226"/>
    <w:rsid w:val="00FC2C73"/>
    <w:rsid w:val="00FC302D"/>
    <w:rsid w:val="00FC4B20"/>
    <w:rsid w:val="00FD416E"/>
    <w:rsid w:val="00FD54DD"/>
    <w:rsid w:val="00FE1302"/>
    <w:rsid w:val="00FE14FE"/>
    <w:rsid w:val="00FE224E"/>
    <w:rsid w:val="00FE343E"/>
    <w:rsid w:val="00FE6318"/>
    <w:rsid w:val="00FE6742"/>
    <w:rsid w:val="00FF26DB"/>
    <w:rsid w:val="00FF3545"/>
    <w:rsid w:val="00FF4A05"/>
    <w:rsid w:val="00FF5F01"/>
    <w:rsid w:val="0C545A44"/>
    <w:rsid w:val="1790033C"/>
    <w:rsid w:val="1A9B7BAD"/>
    <w:rsid w:val="3186A023"/>
    <w:rsid w:val="34A29954"/>
    <w:rsid w:val="36F9BDA8"/>
    <w:rsid w:val="3A58064F"/>
    <w:rsid w:val="3EBFB77F"/>
    <w:rsid w:val="42FCB9D5"/>
    <w:rsid w:val="44868B49"/>
    <w:rsid w:val="4C4FA4DF"/>
    <w:rsid w:val="4F12A8C7"/>
    <w:rsid w:val="5767B139"/>
    <w:rsid w:val="5B4227D7"/>
    <w:rsid w:val="5DD8227A"/>
    <w:rsid w:val="616CB398"/>
    <w:rsid w:val="7589E71A"/>
    <w:rsid w:val="7785CD3D"/>
    <w:rsid w:val="78CCB37C"/>
    <w:rsid w:val="7A002AAD"/>
    <w:rsid w:val="7E207C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F9BDA8"/>
  <w15:chartTrackingRefBased/>
  <w15:docId w15:val="{7F60CF05-91F0-460A-8746-A686D42079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44F4"/>
    <w:rPr>
      <w:lang w:val="es-EC"/>
    </w:rPr>
  </w:style>
  <w:style w:type="paragraph" w:styleId="Heading1">
    <w:name w:val="heading 1"/>
    <w:basedOn w:val="Normal"/>
    <w:next w:val="Normal"/>
    <w:link w:val="Heading1Char"/>
    <w:uiPriority w:val="9"/>
    <w:qFormat/>
    <w:rsid w:val="00FF26DB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F26DB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2950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7F620C"/>
    <w:pPr>
      <w:tabs>
        <w:tab w:val="left" w:pos="384"/>
      </w:tabs>
      <w:spacing w:after="0" w:line="240" w:lineRule="auto"/>
      <w:ind w:left="384" w:hanging="384"/>
    </w:p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23280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11652E"/>
    <w:rPr>
      <w:rFonts w:ascii="Times New Roman" w:eastAsiaTheme="majorEastAsia" w:hAnsi="Times New Roman" w:cstheme="majorBidi"/>
      <w:b/>
      <w:color w:val="000000" w:themeColor="text1"/>
      <w:szCs w:val="32"/>
      <w:lang w:val="es-EC"/>
    </w:rPr>
  </w:style>
  <w:style w:type="character" w:styleId="PlaceholderText">
    <w:name w:val="Placeholder Text"/>
    <w:basedOn w:val="DefaultParagraphFont"/>
    <w:uiPriority w:val="99"/>
    <w:semiHidden/>
    <w:rsid w:val="00D50D37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E04B4E"/>
    <w:pPr>
      <w:outlineLvl w:val="9"/>
    </w:pPr>
    <w:rPr>
      <w:lang w:eastAsia="es-EC"/>
    </w:rPr>
  </w:style>
  <w:style w:type="paragraph" w:styleId="TOC1">
    <w:name w:val="toc 1"/>
    <w:basedOn w:val="Normal"/>
    <w:next w:val="Normal"/>
    <w:autoRedefine/>
    <w:uiPriority w:val="39"/>
    <w:unhideWhenUsed/>
    <w:rsid w:val="0011652E"/>
    <w:pPr>
      <w:spacing w:after="100"/>
    </w:pPr>
  </w:style>
  <w:style w:type="paragraph" w:styleId="NormalWeb">
    <w:name w:val="Normal (Web)"/>
    <w:basedOn w:val="Normal"/>
    <w:uiPriority w:val="99"/>
    <w:semiHidden/>
    <w:unhideWhenUsed/>
    <w:rsid w:val="001837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C"/>
    </w:rPr>
  </w:style>
  <w:style w:type="table" w:styleId="TableGrid">
    <w:name w:val="Table Grid"/>
    <w:basedOn w:val="TableNormal"/>
    <w:uiPriority w:val="59"/>
    <w:rsid w:val="001837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6A667A"/>
    <w:rPr>
      <w:rFonts w:ascii="Times New Roman" w:eastAsiaTheme="majorEastAsia" w:hAnsi="Times New Roman" w:cstheme="majorBidi"/>
      <w:color w:val="000000" w:themeColor="text1"/>
      <w:szCs w:val="26"/>
      <w:lang w:val="es-EC"/>
    </w:rPr>
  </w:style>
  <w:style w:type="paragraph" w:styleId="TOC2">
    <w:name w:val="toc 2"/>
    <w:basedOn w:val="Normal"/>
    <w:next w:val="Normal"/>
    <w:autoRedefine/>
    <w:uiPriority w:val="39"/>
    <w:unhideWhenUsed/>
    <w:rsid w:val="006A667A"/>
    <w:pPr>
      <w:spacing w:after="100"/>
      <w:ind w:left="220"/>
    </w:pPr>
  </w:style>
  <w:style w:type="paragraph" w:customStyle="1" w:styleId="Text">
    <w:name w:val="Text"/>
    <w:basedOn w:val="Normal"/>
    <w:rsid w:val="0099128B"/>
    <w:pPr>
      <w:widowControl w:val="0"/>
      <w:autoSpaceDE w:val="0"/>
      <w:autoSpaceDN w:val="0"/>
      <w:spacing w:after="0" w:line="252" w:lineRule="auto"/>
      <w:ind w:firstLine="202"/>
      <w:jc w:val="both"/>
    </w:pPr>
    <w:rPr>
      <w:rFonts w:ascii="Times New Roman" w:eastAsia="Times New Roman" w:hAnsi="Times New Roman" w:cs="Times New Roman"/>
      <w:sz w:val="20"/>
      <w:szCs w:val="20"/>
      <w:lang w:val="en-US"/>
    </w:rPr>
  </w:style>
  <w:style w:type="table" w:customStyle="1" w:styleId="TableGrid0">
    <w:name w:val="TableGrid"/>
    <w:rsid w:val="00DC4792"/>
    <w:pPr>
      <w:spacing w:after="0" w:line="240" w:lineRule="auto"/>
    </w:pPr>
    <w:rPr>
      <w:rFonts w:eastAsiaTheme="minorEastAsia"/>
      <w:lang w:val="es-EC" w:eastAsia="es-EC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Normal1">
    <w:name w:val="Normal1"/>
    <w:rsid w:val="000E0DBD"/>
    <w:rPr>
      <w:rFonts w:ascii="Times" w:hAnsi="Times"/>
      <w:sz w:val="24"/>
    </w:rPr>
  </w:style>
  <w:style w:type="character" w:styleId="Strong">
    <w:name w:val="Strong"/>
    <w:basedOn w:val="DefaultParagraphFont"/>
    <w:uiPriority w:val="22"/>
    <w:qFormat/>
    <w:rsid w:val="00BD1F57"/>
    <w:rPr>
      <w:b/>
      <w:bCs/>
    </w:rPr>
  </w:style>
  <w:style w:type="table" w:styleId="TableGridLight">
    <w:name w:val="Grid Table Light"/>
    <w:basedOn w:val="TableNormal"/>
    <w:uiPriority w:val="40"/>
    <w:rsid w:val="00BD1F57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Revision">
    <w:name w:val="Revision"/>
    <w:hidden/>
    <w:uiPriority w:val="99"/>
    <w:semiHidden/>
    <w:rsid w:val="002C1F5E"/>
    <w:pPr>
      <w:spacing w:after="0" w:line="240" w:lineRule="auto"/>
    </w:pPr>
    <w:rPr>
      <w:lang w:val="es-EC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442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06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5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84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6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8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5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98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14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8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6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52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681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981683">
          <w:marLeft w:val="-300"/>
          <w:marRight w:val="-3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43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4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5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32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712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818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44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453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22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2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61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88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560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7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9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3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58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3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20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7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image" Target="media/image2.png"/><Relationship Id="rId12" Type="http://schemas.openxmlformats.org/officeDocument/2006/relationships/oleObject" Target="embeddings/oleObject1.bin"/><Relationship Id="rId17" Type="http://schemas.openxmlformats.org/officeDocument/2006/relationships/oleObject" Target="embeddings/oleObject3.bin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5.png"/><Relationship Id="rId19" Type="http://schemas.openxmlformats.org/officeDocument/2006/relationships/oleObject" Target="embeddings/oleObject4.bin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oleObject" Target="embeddings/oleObject2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FAS</b:Tag>
    <b:SourceType>InternetSite</b:SourceType>
    <b:Guid>{17D26CB8-DA55-4E05-9C00-0B4CA79EC0CA}</b:Guid>
    <b:Title>FASO - Conversor de medios Gigabit Ethernet, 1,4 Gb/s, hasta 1000 Mbps RJ45 10/100/1000Base-TX a 1000 Base-FX modo único, multimodo de fibra SC: Industrial &amp; Scientific</b:Title>
    <b:URL>https://www.amazon.com/-/es/FASO-Conversor-Ethernet-1000Base-TX-multimodo/dp/B078RLKJD1</b:URL>
    <b:RefOrder>1</b:RefOrder>
  </b:Source>
  <b:Source>
    <b:Tag>10G</b:Tag>
    <b:SourceType>InternetSite</b:SourceType>
    <b:Guid>{3357066E-84C8-41E1-AEA3-6DE8E884EC16}</b:Guid>
    <b:Title>10Gtek 10/100M convertidor de medios, 10/100 m.: Industrial &amp; Scientific</b:Title>
    <b:URL>https://www.amazon.com/-/es/10Gtek-100M-convertidor-medios-100/dp/B06ZY77CRC/ref=pd_di_sccai_1/147-4410235-2765521?pd_rd_w=z4EGN&amp;pf_rd_p=c9443270-b914-4430-a90b-72e3e7e784e0&amp;pf_rd_r=EEVG1XRBVGGVSV3SSBRB&amp;pd_rd_r=bc881801-f491-4d0d-af98-c6b8d07a8639&amp;pd_rd_w</b:URL>
    <b:RefOrder>2</b:RefOrder>
  </b:Source>
  <b:Source>
    <b:Tag>Unm1</b:Tag>
    <b:SourceType>InternetSite</b:SourceType>
    <b:Guid>{FFAD180B-0401-4034-A2C2-E2A8E6F00D81}</b:Guid>
    <b:Title>Unmanaged 20 Port Network Switch , Full Gigabit Switch For Smart Grid</b:Title>
    <b:URL>http://www.iinetcom.com/sale-11478449-unmanaged-20-port-network-switch-full-gigabit-switch-for-smart-grid.html</b:URL>
    <b:RefOrder>3</b:RefOrder>
  </b:Source>
  <b:Source>
    <b:Tag>20P1</b:Tag>
    <b:SourceType>InternetSite</b:SourceType>
    <b:Guid>{BFBB9BDF-29C4-4FD5-9284-6593B0C9244E}</b:Guid>
    <b:Title>20-Port Industrial Ethernet Switch With IP40 Protection Metal Housing</b:Title>
    <b:URL>http://www.iinetcom.com/sale-11476622-20-port-industrial-ethernet-switch-with-ip40-protection-metal-housing.html</b:URL>
    <b:RefOrder>4</b:RefOrder>
  </b:Source>
</b:Sources>
</file>

<file path=customXml/itemProps1.xml><?xml version="1.0" encoding="utf-8"?>
<ds:datastoreItem xmlns:ds="http://schemas.openxmlformats.org/officeDocument/2006/customXml" ds:itemID="{6F6F4D90-F2DE-4908-8EFA-0F1D3A9EF0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4</TotalTime>
  <Pages>1</Pages>
  <Words>2404</Words>
  <Characters>13706</Characters>
  <Application>Microsoft Office Word</Application>
  <DocSecurity>4</DocSecurity>
  <Lines>114</Lines>
  <Paragraphs>3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78</CharactersWithSpaces>
  <SharedDoc>false</SharedDoc>
  <HLinks>
    <vt:vector size="48" baseType="variant">
      <vt:variant>
        <vt:i4>1703989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76113208</vt:lpwstr>
      </vt:variant>
      <vt:variant>
        <vt:i4>137630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76113207</vt:lpwstr>
      </vt:variant>
      <vt:variant>
        <vt:i4>131077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76113206</vt:lpwstr>
      </vt:variant>
      <vt:variant>
        <vt:i4>1507381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76113205</vt:lpwstr>
      </vt:variant>
      <vt:variant>
        <vt:i4>1441845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76113204</vt:lpwstr>
      </vt:variant>
      <vt:variant>
        <vt:i4>1114165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76113203</vt:lpwstr>
      </vt:variant>
      <vt:variant>
        <vt:i4>1048629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76113202</vt:lpwstr>
      </vt:variant>
      <vt:variant>
        <vt:i4>1245237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7611320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ALDO ALEXANDER ALMACHI MURILLO</dc:creator>
  <cp:keywords/>
  <dc:description/>
  <cp:lastModifiedBy>RONALDO ALEXANDER ALMACHI MURILLO</cp:lastModifiedBy>
  <cp:revision>527</cp:revision>
  <cp:lastPrinted>2021-06-22T21:55:00Z</cp:lastPrinted>
  <dcterms:created xsi:type="dcterms:W3CDTF">2021-06-06T02:41:00Z</dcterms:created>
  <dcterms:modified xsi:type="dcterms:W3CDTF">2021-07-02T17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P00u94AU"/&gt;&lt;style id="http://www.zotero.org/styles/ieee" locale="es-MX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